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EF63B" w14:textId="0C85B298" w:rsidR="00FA266C" w:rsidRPr="00660D1C" w:rsidRDefault="00A32B02" w:rsidP="00533CDB">
      <w:pPr>
        <w:pStyle w:val="Ttulo"/>
      </w:pPr>
      <w:bookmarkStart w:id="0" w:name="paper_title"/>
      <w:r w:rsidRPr="00660D1C">
        <w:t xml:space="preserve">Title of </w:t>
      </w:r>
      <w:r w:rsidR="00FC211D" w:rsidRPr="00660D1C">
        <w:t>P</w:t>
      </w:r>
      <w:r w:rsidR="0091327A">
        <w:t>aper for ILASS 2017</w:t>
      </w:r>
      <w:r w:rsidRPr="00660D1C">
        <w:t xml:space="preserve"> </w:t>
      </w:r>
      <w:r w:rsidR="002D3337" w:rsidRPr="00D94E0B">
        <w:fldChar w:fldCharType="begin"/>
      </w:r>
      <w:r w:rsidR="002D3337" w:rsidRPr="00660D1C">
        <w:instrText>"Paper title"</w:instrText>
      </w:r>
      <w:r w:rsidR="002D3337" w:rsidRPr="00D94E0B">
        <w:fldChar w:fldCharType="separate"/>
      </w:r>
      <w:r w:rsidR="007A247F" w:rsidRPr="00660D1C">
        <w:t>Title of paper for ILASS 2014</w:t>
      </w:r>
      <w:r w:rsidR="002D3337" w:rsidRPr="00D94E0B">
        <w:fldChar w:fldCharType="end"/>
      </w:r>
      <w:bookmarkEnd w:id="0"/>
      <w:r w:rsidR="00A92CA9" w:rsidRPr="00660D1C">
        <w:rPr>
          <w:rStyle w:val="HeadlineZchn"/>
          <w:b/>
          <w:sz w:val="28"/>
          <w:szCs w:val="28"/>
        </w:rPr>
        <w:t>Conference</w:t>
      </w:r>
    </w:p>
    <w:p w14:paraId="125920A9" w14:textId="191E2586" w:rsidR="00E20C8D" w:rsidRPr="00660D1C" w:rsidRDefault="00150FB0" w:rsidP="00A32B02">
      <w:pPr>
        <w:pStyle w:val="Authors"/>
      </w:pPr>
      <w:r w:rsidRPr="00660D1C">
        <w:t xml:space="preserve">First </w:t>
      </w:r>
      <w:r w:rsidR="004726B1" w:rsidRPr="00660D1C">
        <w:t>A</w:t>
      </w:r>
      <w:r w:rsidR="00E20C8D" w:rsidRPr="00660D1C">
        <w:t>uthor*</w:t>
      </w:r>
      <w:r w:rsidR="00E20C8D" w:rsidRPr="00660D1C">
        <w:rPr>
          <w:vertAlign w:val="superscript"/>
        </w:rPr>
        <w:t>1</w:t>
      </w:r>
      <w:r w:rsidR="004726B1" w:rsidRPr="00660D1C">
        <w:t xml:space="preserve">, </w:t>
      </w:r>
      <w:r w:rsidRPr="00660D1C">
        <w:t>Another Author</w:t>
      </w:r>
      <w:r w:rsidRPr="00660D1C">
        <w:rPr>
          <w:vertAlign w:val="superscript"/>
        </w:rPr>
        <w:t>2</w:t>
      </w:r>
      <w:r w:rsidR="004726B1" w:rsidRPr="00660D1C">
        <w:t xml:space="preserve">, </w:t>
      </w:r>
      <w:r w:rsidRPr="00660D1C">
        <w:t>Last Author</w:t>
      </w:r>
      <w:r w:rsidR="00E20C8D" w:rsidRPr="00660D1C">
        <w:rPr>
          <w:vertAlign w:val="superscript"/>
        </w:rPr>
        <w:t>2</w:t>
      </w:r>
    </w:p>
    <w:p w14:paraId="0046A41A" w14:textId="6CF5E036" w:rsidR="00E20C8D" w:rsidRPr="00CB64C3" w:rsidRDefault="00E20C8D" w:rsidP="00A32B02">
      <w:pPr>
        <w:pStyle w:val="Authors"/>
        <w:rPr>
          <w:lang w:val="es-ES"/>
        </w:rPr>
      </w:pPr>
      <w:r w:rsidRPr="00CB64C3">
        <w:rPr>
          <w:vertAlign w:val="superscript"/>
          <w:lang w:val="es-ES"/>
        </w:rPr>
        <w:t>1</w:t>
      </w:r>
      <w:r w:rsidR="00CB64C3" w:rsidRPr="00CB64C3">
        <w:rPr>
          <w:lang w:val="es-ES"/>
        </w:rPr>
        <w:t xml:space="preserve">CMT Motores </w:t>
      </w:r>
      <w:proofErr w:type="spellStart"/>
      <w:r w:rsidR="00CB64C3" w:rsidRPr="00CB64C3">
        <w:rPr>
          <w:lang w:val="es-ES"/>
        </w:rPr>
        <w:t>Termicos</w:t>
      </w:r>
      <w:proofErr w:type="spellEnd"/>
      <w:r w:rsidRPr="00CB64C3">
        <w:rPr>
          <w:lang w:val="es-ES"/>
        </w:rPr>
        <w:t xml:space="preserve">, </w:t>
      </w:r>
      <w:proofErr w:type="spellStart"/>
      <w:r w:rsidR="00CB64C3" w:rsidRPr="00CB64C3">
        <w:rPr>
          <w:lang w:val="es-ES"/>
        </w:rPr>
        <w:t>Universitat</w:t>
      </w:r>
      <w:proofErr w:type="spellEnd"/>
      <w:r w:rsidR="00CB64C3" w:rsidRPr="00CB64C3">
        <w:rPr>
          <w:lang w:val="es-ES"/>
        </w:rPr>
        <w:t xml:space="preserve"> </w:t>
      </w:r>
      <w:proofErr w:type="spellStart"/>
      <w:r w:rsidR="00CB64C3" w:rsidRPr="00CB64C3">
        <w:rPr>
          <w:lang w:val="es-ES"/>
        </w:rPr>
        <w:t>Politecnica</w:t>
      </w:r>
      <w:proofErr w:type="spellEnd"/>
      <w:r w:rsidR="00CB64C3" w:rsidRPr="00CB64C3">
        <w:rPr>
          <w:lang w:val="es-ES"/>
        </w:rPr>
        <w:t xml:space="preserve"> de Valencia</w:t>
      </w:r>
      <w:r w:rsidR="002A75C8" w:rsidRPr="00CB64C3">
        <w:rPr>
          <w:lang w:val="es-ES"/>
        </w:rPr>
        <w:t xml:space="preserve">, </w:t>
      </w:r>
      <w:proofErr w:type="spellStart"/>
      <w:r w:rsidR="00CB64C3">
        <w:rPr>
          <w:lang w:val="es-ES"/>
        </w:rPr>
        <w:t>Spain</w:t>
      </w:r>
      <w:proofErr w:type="spellEnd"/>
    </w:p>
    <w:p w14:paraId="31122F78" w14:textId="01F42750" w:rsidR="00E20C8D" w:rsidRPr="00660D1C" w:rsidRDefault="00E20C8D" w:rsidP="00A32B02">
      <w:pPr>
        <w:pStyle w:val="Authors"/>
      </w:pPr>
      <w:r w:rsidRPr="00660D1C">
        <w:rPr>
          <w:vertAlign w:val="superscript"/>
        </w:rPr>
        <w:t>2</w:t>
      </w:r>
      <w:r w:rsidR="002A75C8">
        <w:t>Another Department</w:t>
      </w:r>
      <w:r w:rsidRPr="00660D1C">
        <w:t xml:space="preserve">, </w:t>
      </w:r>
      <w:r w:rsidR="002A75C8">
        <w:t xml:space="preserve">Another </w:t>
      </w:r>
      <w:r w:rsidR="00C41F41" w:rsidRPr="00660D1C">
        <w:t xml:space="preserve">Institute, </w:t>
      </w:r>
      <w:r w:rsidR="002A75C8">
        <w:t>Town</w:t>
      </w:r>
      <w:r w:rsidR="00C41F41" w:rsidRPr="00660D1C">
        <w:t xml:space="preserve">, </w:t>
      </w:r>
      <w:r w:rsidR="002A75C8">
        <w:t>Country</w:t>
      </w:r>
    </w:p>
    <w:p w14:paraId="21B3E703" w14:textId="612A96B4" w:rsidR="00925885" w:rsidRPr="00660D1C" w:rsidRDefault="008564A9" w:rsidP="00A32B02">
      <w:pPr>
        <w:pStyle w:val="Authors"/>
      </w:pPr>
      <w:r w:rsidRPr="00660D1C">
        <w:t xml:space="preserve">*Corresponding author: </w:t>
      </w:r>
      <w:r w:rsidR="00CB64C3" w:rsidRPr="00CB64C3">
        <w:t>ilass2017</w:t>
      </w:r>
      <w:r w:rsidR="002A75C8" w:rsidRPr="00CB64C3">
        <w:t>@</w:t>
      </w:r>
      <w:r w:rsidR="00CB64C3">
        <w:t>mot.upv.es</w:t>
      </w:r>
    </w:p>
    <w:p w14:paraId="0DB22CD8" w14:textId="77777777" w:rsidR="00C7076C" w:rsidRPr="00660D1C" w:rsidRDefault="00C7076C" w:rsidP="00A32B02">
      <w:pPr>
        <w:pStyle w:val="Authors"/>
      </w:pPr>
    </w:p>
    <w:p w14:paraId="076F0A47" w14:textId="77777777" w:rsidR="00C7076C" w:rsidRPr="00660D1C" w:rsidRDefault="00C7076C" w:rsidP="00A32B02">
      <w:pPr>
        <w:pStyle w:val="Authors"/>
      </w:pPr>
    </w:p>
    <w:p w14:paraId="49E9F4EC" w14:textId="77777777" w:rsidR="009D28F7" w:rsidRPr="00660D1C" w:rsidRDefault="009D28F7" w:rsidP="00D94E0B">
      <w:pPr>
        <w:pStyle w:val="Ttulo1"/>
      </w:pPr>
      <w:r w:rsidRPr="00660D1C">
        <w:t>Abstract</w:t>
      </w:r>
    </w:p>
    <w:p w14:paraId="2F65E53E" w14:textId="12AEA671" w:rsidR="009D28F7" w:rsidRDefault="009D28F7" w:rsidP="009D28F7">
      <w:pPr>
        <w:pStyle w:val="Text"/>
        <w:rPr>
          <w:rStyle w:val="TextZchn"/>
        </w:rPr>
      </w:pPr>
      <w:r w:rsidRPr="00660D1C">
        <w:rPr>
          <w:rStyle w:val="TextZchn"/>
        </w:rPr>
        <w:t>This template illustrates the formatting of full length papers</w:t>
      </w:r>
      <w:r w:rsidR="00FE2F94" w:rsidRPr="00660D1C">
        <w:rPr>
          <w:rStyle w:val="TextZchn"/>
        </w:rPr>
        <w:t xml:space="preserve"> for ILASS 201</w:t>
      </w:r>
      <w:r w:rsidR="0059748D">
        <w:rPr>
          <w:rStyle w:val="TextZchn"/>
        </w:rPr>
        <w:t>7</w:t>
      </w:r>
      <w:r w:rsidRPr="00660D1C">
        <w:rPr>
          <w:rStyle w:val="TextZchn"/>
        </w:rPr>
        <w:t xml:space="preserve"> proceedings. Plea</w:t>
      </w:r>
      <w:r w:rsidR="00007289" w:rsidRPr="00660D1C">
        <w:rPr>
          <w:rStyle w:val="TextZchn"/>
        </w:rPr>
        <w:t>se do not change any formatting</w:t>
      </w:r>
      <w:r w:rsidR="00640E7C" w:rsidRPr="00660D1C">
        <w:rPr>
          <w:rStyle w:val="TextZchn"/>
        </w:rPr>
        <w:t>, such as margins</w:t>
      </w:r>
      <w:r w:rsidR="00007289" w:rsidRPr="00660D1C">
        <w:rPr>
          <w:rStyle w:val="TextZchn"/>
        </w:rPr>
        <w:t>.</w:t>
      </w:r>
      <w:r w:rsidR="00640E7C" w:rsidRPr="00660D1C">
        <w:rPr>
          <w:rStyle w:val="TextZchn"/>
        </w:rPr>
        <w:t xml:space="preserve"> The abstr</w:t>
      </w:r>
      <w:r w:rsidR="00FC1046" w:rsidRPr="00660D1C">
        <w:rPr>
          <w:rStyle w:val="TextZchn"/>
        </w:rPr>
        <w:t>act should be no longer than</w:t>
      </w:r>
      <w:r w:rsidR="00640E7C" w:rsidRPr="00660D1C">
        <w:rPr>
          <w:rStyle w:val="TextZchn"/>
        </w:rPr>
        <w:t xml:space="preserve"> </w:t>
      </w:r>
      <w:r w:rsidR="0059748D">
        <w:rPr>
          <w:rStyle w:val="TextZchn"/>
        </w:rPr>
        <w:t>4</w:t>
      </w:r>
      <w:r w:rsidR="00640E7C" w:rsidRPr="00660D1C">
        <w:rPr>
          <w:rStyle w:val="TextZchn"/>
        </w:rPr>
        <w:t>00</w:t>
      </w:r>
      <w:r w:rsidR="00FC1046" w:rsidRPr="00660D1C">
        <w:rPr>
          <w:rStyle w:val="TextZchn"/>
        </w:rPr>
        <w:t xml:space="preserve"> </w:t>
      </w:r>
      <w:r w:rsidR="00640E7C" w:rsidRPr="00660D1C">
        <w:rPr>
          <w:rStyle w:val="TextZchn"/>
        </w:rPr>
        <w:t>words.</w:t>
      </w:r>
      <w:r w:rsidR="00A60CAF">
        <w:rPr>
          <w:rStyle w:val="TextZchn"/>
        </w:rPr>
        <w:t xml:space="preserve"> (regular text will be Arial 9 with </w:t>
      </w:r>
      <w:proofErr w:type="gramStart"/>
      <w:r w:rsidR="00A60CAF">
        <w:rPr>
          <w:rStyle w:val="TextZchn"/>
        </w:rPr>
        <w:t>1.15 line</w:t>
      </w:r>
      <w:proofErr w:type="gramEnd"/>
      <w:r w:rsidR="00A60CAF">
        <w:rPr>
          <w:rStyle w:val="TextZchn"/>
        </w:rPr>
        <w:t xml:space="preserve"> spacing</w:t>
      </w:r>
      <w:r w:rsidR="00B81FFE">
        <w:rPr>
          <w:rStyle w:val="TextZchn"/>
        </w:rPr>
        <w:t xml:space="preserve"> in all parts and sections of the manuscript</w:t>
      </w:r>
      <w:r w:rsidR="00A60CAF">
        <w:rPr>
          <w:rStyle w:val="TextZchn"/>
        </w:rPr>
        <w:t>)</w:t>
      </w:r>
    </w:p>
    <w:p w14:paraId="1FBD52EA" w14:textId="77777777" w:rsidR="009444C2" w:rsidRDefault="009444C2" w:rsidP="009D28F7">
      <w:pPr>
        <w:pStyle w:val="Text"/>
        <w:rPr>
          <w:rStyle w:val="TextZchn"/>
        </w:rPr>
      </w:pPr>
    </w:p>
    <w:p w14:paraId="3D22977A" w14:textId="4A0CFB0E" w:rsidR="009444C2" w:rsidRPr="00FC3CC7" w:rsidRDefault="009444C2" w:rsidP="009444C2">
      <w:pPr>
        <w:pStyle w:val="Ttulo1"/>
        <w:rPr>
          <w:rStyle w:val="TextZchn"/>
        </w:rPr>
      </w:pPr>
      <w:r w:rsidRPr="00FC3CC7">
        <w:t>Keywords</w:t>
      </w:r>
    </w:p>
    <w:p w14:paraId="73183763" w14:textId="42527CFC" w:rsidR="009D28F7" w:rsidRPr="00FC3CC7" w:rsidRDefault="00FC3CC7" w:rsidP="001F0254">
      <w:pPr>
        <w:pStyle w:val="Headline"/>
        <w:rPr>
          <w:b w:val="0"/>
        </w:rPr>
      </w:pPr>
      <w:r>
        <w:rPr>
          <w:b w:val="0"/>
        </w:rPr>
        <w:t>Include between 3 and 5 keywords that represent your contribution.</w:t>
      </w:r>
    </w:p>
    <w:p w14:paraId="00E77018" w14:textId="77777777" w:rsidR="00FC3CC7" w:rsidRPr="00FC3CC7" w:rsidRDefault="00FC3CC7" w:rsidP="001F0254">
      <w:pPr>
        <w:pStyle w:val="Headline"/>
        <w:rPr>
          <w:b w:val="0"/>
        </w:rPr>
      </w:pPr>
    </w:p>
    <w:p w14:paraId="0311D631" w14:textId="77777777" w:rsidR="00925885" w:rsidRPr="00660D1C" w:rsidRDefault="00925885" w:rsidP="00D94E0B">
      <w:pPr>
        <w:pStyle w:val="Ttulo1"/>
      </w:pPr>
      <w:r w:rsidRPr="00660D1C">
        <w:t>Introduction</w:t>
      </w:r>
    </w:p>
    <w:p w14:paraId="5E52C7C7" w14:textId="6AD1239D" w:rsidR="00925885" w:rsidRPr="00660D1C" w:rsidRDefault="009D42A5" w:rsidP="001F0254">
      <w:pPr>
        <w:pStyle w:val="Text"/>
      </w:pPr>
      <w:r w:rsidRPr="00660D1C">
        <w:rPr>
          <w:rStyle w:val="TextZchn"/>
        </w:rPr>
        <w:t xml:space="preserve">The </w:t>
      </w:r>
      <w:r w:rsidR="0059748D">
        <w:rPr>
          <w:rStyle w:val="TextZchn"/>
        </w:rPr>
        <w:t>Maximum</w:t>
      </w:r>
      <w:r w:rsidR="009D28F7" w:rsidRPr="00660D1C">
        <w:rPr>
          <w:rStyle w:val="TextZchn"/>
        </w:rPr>
        <w:t xml:space="preserve"> </w:t>
      </w:r>
      <w:r w:rsidR="00333FC1" w:rsidRPr="00660D1C">
        <w:rPr>
          <w:rStyle w:val="TextZchn"/>
        </w:rPr>
        <w:t>length</w:t>
      </w:r>
      <w:r w:rsidRPr="00660D1C">
        <w:rPr>
          <w:rStyle w:val="TextZchn"/>
        </w:rPr>
        <w:t xml:space="preserve"> of </w:t>
      </w:r>
      <w:r w:rsidR="00FE2F94" w:rsidRPr="00660D1C">
        <w:rPr>
          <w:rStyle w:val="TextZchn"/>
        </w:rPr>
        <w:t>an ILASS 201</w:t>
      </w:r>
      <w:r w:rsidR="0059748D">
        <w:rPr>
          <w:rStyle w:val="TextZchn"/>
        </w:rPr>
        <w:t>7</w:t>
      </w:r>
      <w:r w:rsidR="00FE2F94" w:rsidRPr="00660D1C">
        <w:rPr>
          <w:rStyle w:val="TextZchn"/>
        </w:rPr>
        <w:t xml:space="preserve"> paper should be 8</w:t>
      </w:r>
      <w:r w:rsidR="000A46FE">
        <w:rPr>
          <w:rStyle w:val="TextZchn"/>
        </w:rPr>
        <w:t xml:space="preserve"> </w:t>
      </w:r>
      <w:r w:rsidR="009D28F7" w:rsidRPr="00660D1C">
        <w:rPr>
          <w:rStyle w:val="TextZchn"/>
        </w:rPr>
        <w:t>pages</w:t>
      </w:r>
      <w:r w:rsidR="0059748D">
        <w:rPr>
          <w:rStyle w:val="TextZchn"/>
        </w:rPr>
        <w:t xml:space="preserve"> including all sections of the paper</w:t>
      </w:r>
      <w:r w:rsidR="009D28F7" w:rsidRPr="00660D1C">
        <w:rPr>
          <w:rStyle w:val="TextZchn"/>
        </w:rPr>
        <w:t xml:space="preserve">. </w:t>
      </w:r>
      <w:r w:rsidR="00FC1046" w:rsidRPr="00660D1C">
        <w:rPr>
          <w:rStyle w:val="TextZchn"/>
        </w:rPr>
        <w:t xml:space="preserve">Your </w:t>
      </w:r>
      <w:r w:rsidR="00533CDB" w:rsidRPr="00660D1C">
        <w:rPr>
          <w:rStyle w:val="TextZchn"/>
        </w:rPr>
        <w:t xml:space="preserve">manuscript </w:t>
      </w:r>
      <w:r w:rsidR="00FC1046" w:rsidRPr="00660D1C">
        <w:rPr>
          <w:rStyle w:val="TextZchn"/>
        </w:rPr>
        <w:t>must be submitted</w:t>
      </w:r>
      <w:r w:rsidR="0010208F" w:rsidRPr="00660D1C">
        <w:rPr>
          <w:rStyle w:val="TextZchn"/>
        </w:rPr>
        <w:t xml:space="preserve"> </w:t>
      </w:r>
      <w:r w:rsidR="00533CDB" w:rsidRPr="00660D1C">
        <w:rPr>
          <w:rStyle w:val="TextZchn"/>
        </w:rPr>
        <w:t xml:space="preserve">in </w:t>
      </w:r>
      <w:r w:rsidR="0010208F" w:rsidRPr="00660D1C">
        <w:rPr>
          <w:rStyle w:val="TextZchn"/>
        </w:rPr>
        <w:t xml:space="preserve">PDF </w:t>
      </w:r>
      <w:r w:rsidR="00533CDB" w:rsidRPr="00660D1C">
        <w:rPr>
          <w:rStyle w:val="TextZchn"/>
        </w:rPr>
        <w:t xml:space="preserve">file format </w:t>
      </w:r>
      <w:r w:rsidR="0010208F" w:rsidRPr="00660D1C">
        <w:rPr>
          <w:rStyle w:val="TextZchn"/>
        </w:rPr>
        <w:t>through the ILASS 201</w:t>
      </w:r>
      <w:r w:rsidR="0059748D">
        <w:rPr>
          <w:rStyle w:val="TextZchn"/>
        </w:rPr>
        <w:t>7</w:t>
      </w:r>
      <w:r w:rsidR="009D28F7" w:rsidRPr="00660D1C">
        <w:rPr>
          <w:rStyle w:val="TextZchn"/>
        </w:rPr>
        <w:t xml:space="preserve"> webpage</w:t>
      </w:r>
      <w:r w:rsidR="00925885" w:rsidRPr="00660D1C">
        <w:t>.</w:t>
      </w:r>
      <w:r w:rsidR="002B0699" w:rsidRPr="00660D1C">
        <w:t xml:space="preserve"> </w:t>
      </w:r>
      <w:r w:rsidR="009D28F7" w:rsidRPr="00660D1C">
        <w:t>T</w:t>
      </w:r>
      <w:r w:rsidR="009D28F7" w:rsidRPr="00660D1C">
        <w:rPr>
          <w:rStyle w:val="TextZchn"/>
        </w:rPr>
        <w:t xml:space="preserve">he </w:t>
      </w:r>
      <w:r w:rsidR="003B4B48" w:rsidRPr="00660D1C">
        <w:rPr>
          <w:rStyle w:val="TextZchn"/>
        </w:rPr>
        <w:t>maximum file size must</w:t>
      </w:r>
      <w:r w:rsidR="009D28F7" w:rsidRPr="00660D1C">
        <w:rPr>
          <w:rStyle w:val="TextZchn"/>
        </w:rPr>
        <w:t xml:space="preserve"> not exceed 10 M</w:t>
      </w:r>
      <w:r w:rsidR="00533CDB" w:rsidRPr="00660D1C">
        <w:rPr>
          <w:rStyle w:val="TextZchn"/>
        </w:rPr>
        <w:t>B</w:t>
      </w:r>
      <w:r w:rsidR="000A46FE">
        <w:rPr>
          <w:rStyle w:val="TextZchn"/>
        </w:rPr>
        <w:t>.</w:t>
      </w:r>
    </w:p>
    <w:p w14:paraId="28C6FD0E" w14:textId="77777777" w:rsidR="00925885" w:rsidRPr="00660D1C" w:rsidRDefault="00925885" w:rsidP="00D21BD9">
      <w:pPr>
        <w:pStyle w:val="Text"/>
      </w:pPr>
    </w:p>
    <w:p w14:paraId="74E6D1CF" w14:textId="77777777" w:rsidR="00925885" w:rsidRPr="00660D1C" w:rsidRDefault="00925885" w:rsidP="00D94E0B">
      <w:pPr>
        <w:pStyle w:val="Ttulo1"/>
      </w:pPr>
      <w:r w:rsidRPr="00660D1C">
        <w:t>Material and methods</w:t>
      </w:r>
    </w:p>
    <w:p w14:paraId="560BD63A" w14:textId="36F7A8AD" w:rsidR="003B161F" w:rsidRPr="00660D1C" w:rsidRDefault="00925885" w:rsidP="001F0254">
      <w:pPr>
        <w:pStyle w:val="Text"/>
      </w:pPr>
      <w:r w:rsidRPr="00660D1C">
        <w:t xml:space="preserve">The title of the paper is </w:t>
      </w:r>
      <w:r w:rsidR="007804CB" w:rsidRPr="00660D1C">
        <w:t>centred</w:t>
      </w:r>
      <w:r w:rsidRPr="00660D1C">
        <w:t xml:space="preserve"> text, Arial, font size 1</w:t>
      </w:r>
      <w:r w:rsidR="007A247F" w:rsidRPr="00660D1C">
        <w:t>4</w:t>
      </w:r>
      <w:r w:rsidRPr="00660D1C">
        <w:t>, bold.</w:t>
      </w:r>
      <w:r w:rsidR="003B161F" w:rsidRPr="00660D1C">
        <w:t xml:space="preserve"> Authors and institutes are </w:t>
      </w:r>
      <w:r w:rsidR="007804CB" w:rsidRPr="00660D1C">
        <w:t>centred</w:t>
      </w:r>
      <w:r w:rsidR="003B161F" w:rsidRPr="00660D1C">
        <w:t xml:space="preserve"> text, Arial, font size 11, followed by 1 blank line.</w:t>
      </w:r>
      <w:r w:rsidR="00842B2A" w:rsidRPr="00660D1C">
        <w:t xml:space="preserve"> </w:t>
      </w:r>
      <w:r w:rsidR="003B161F" w:rsidRPr="00660D1C">
        <w:t xml:space="preserve">Headlines are formatted Arial, font size 9, bold while the text itself is not in </w:t>
      </w:r>
      <w:r w:rsidR="00086FBC" w:rsidRPr="00660D1C">
        <w:t>bold. The line spacing is 1.1</w:t>
      </w:r>
      <w:r w:rsidR="005A748E" w:rsidRPr="00660D1C">
        <w:t>5</w:t>
      </w:r>
      <w:r w:rsidR="009D42A5" w:rsidRPr="00660D1C">
        <w:t xml:space="preserve"> without spacing before or after a paragraph. If you wish to </w:t>
      </w:r>
      <w:r w:rsidR="009D42A5" w:rsidRPr="00660D1C">
        <w:rPr>
          <w:rStyle w:val="HighlightZchn"/>
        </w:rPr>
        <w:t>highlight any text</w:t>
      </w:r>
      <w:r w:rsidR="009D42A5" w:rsidRPr="00660D1C">
        <w:t>, only use italics.</w:t>
      </w:r>
    </w:p>
    <w:p w14:paraId="1F265BCB" w14:textId="77777777" w:rsidR="009D42A5" w:rsidRPr="00660D1C" w:rsidRDefault="009D42A5" w:rsidP="001F0254">
      <w:pPr>
        <w:pStyle w:val="Text"/>
      </w:pPr>
    </w:p>
    <w:p w14:paraId="1D9C43BB" w14:textId="560EBDD4" w:rsidR="003B161F" w:rsidRPr="00360DB7" w:rsidRDefault="009D42A5" w:rsidP="00D94E0B">
      <w:pPr>
        <w:pStyle w:val="Ttulo1"/>
      </w:pPr>
      <w:r w:rsidRPr="00360DB7">
        <w:t xml:space="preserve">Results and </w:t>
      </w:r>
      <w:r w:rsidR="00533CDB" w:rsidRPr="00360DB7">
        <w:t>d</w:t>
      </w:r>
      <w:r w:rsidRPr="00360DB7">
        <w:t>iscussion</w:t>
      </w:r>
    </w:p>
    <w:p w14:paraId="3FBB3CBC" w14:textId="1BABF36B" w:rsidR="00D86CBD" w:rsidRPr="00360DB7" w:rsidRDefault="009D42A5" w:rsidP="001F0254">
      <w:pPr>
        <w:pStyle w:val="Text"/>
      </w:pPr>
      <w:r w:rsidRPr="00360DB7">
        <w:t>You may rename the headlines of each paragraph and/o</w:t>
      </w:r>
      <w:r w:rsidR="00086FBC" w:rsidRPr="00360DB7">
        <w:t>r add new ones. You may insert</w:t>
      </w:r>
      <w:r w:rsidRPr="00360DB7">
        <w:t xml:space="preserve"> figure</w:t>
      </w:r>
      <w:r w:rsidR="00086FBC" w:rsidRPr="00360DB7">
        <w:t>s</w:t>
      </w:r>
      <w:r w:rsidRPr="00360DB7">
        <w:t xml:space="preserve"> (</w:t>
      </w:r>
      <w:r w:rsidR="00086FBC" w:rsidRPr="00360DB7">
        <w:t xml:space="preserve">see </w:t>
      </w:r>
      <w:r w:rsidR="00D94E0B" w:rsidRPr="00360DB7">
        <w:fldChar w:fldCharType="begin"/>
      </w:r>
      <w:r w:rsidR="00D94E0B" w:rsidRPr="00360DB7">
        <w:instrText xml:space="preserve"> REF _Ref436297077 \h  \* MERGEFORMAT </w:instrText>
      </w:r>
      <w:r w:rsidR="00D94E0B" w:rsidRPr="00360DB7">
        <w:fldChar w:fldCharType="separate"/>
      </w:r>
      <w:r w:rsidR="00D94E0B" w:rsidRPr="00360DB7">
        <w:t>Figure 1</w:t>
      </w:r>
      <w:r w:rsidR="00D94E0B" w:rsidRPr="00360DB7">
        <w:fldChar w:fldCharType="end"/>
      </w:r>
      <w:r w:rsidR="00086FBC" w:rsidRPr="00360DB7">
        <w:t>) or</w:t>
      </w:r>
      <w:r w:rsidRPr="00360DB7">
        <w:t xml:space="preserve"> table</w:t>
      </w:r>
      <w:r w:rsidR="00086FBC" w:rsidRPr="00360DB7">
        <w:t xml:space="preserve">s </w:t>
      </w:r>
      <w:r w:rsidR="00B81FFE" w:rsidRPr="00360DB7">
        <w:t>(see Table 1) in any part of the text (the o</w:t>
      </w:r>
      <w:r w:rsidR="00D86CBD" w:rsidRPr="00360DB7">
        <w:t>verall manuscript length including</w:t>
      </w:r>
      <w:r w:rsidR="00B81FFE" w:rsidRPr="00360DB7">
        <w:t xml:space="preserve"> figures and sections must not exceed 8 pages)</w:t>
      </w:r>
      <w:r w:rsidR="00086FBC" w:rsidRPr="00360DB7">
        <w:t>.</w:t>
      </w:r>
    </w:p>
    <w:p w14:paraId="0DC33ACE" w14:textId="3536B856" w:rsidR="009975EF" w:rsidRPr="00360DB7" w:rsidRDefault="009975EF" w:rsidP="001F0254">
      <w:pPr>
        <w:pStyle w:val="Text"/>
      </w:pPr>
      <w:r w:rsidRPr="00360DB7">
        <w:t>Since t</w:t>
      </w:r>
      <w:r w:rsidR="009D28F7" w:rsidRPr="00360DB7">
        <w:t xml:space="preserve">he </w:t>
      </w:r>
      <w:r w:rsidR="00D86CBD" w:rsidRPr="00360DB7">
        <w:t xml:space="preserve">Conference </w:t>
      </w:r>
      <w:r w:rsidR="009D28F7" w:rsidRPr="00360DB7">
        <w:t xml:space="preserve">Proceedings </w:t>
      </w:r>
      <w:r w:rsidR="00D86CBD" w:rsidRPr="00360DB7">
        <w:t>with</w:t>
      </w:r>
      <w:r w:rsidR="009D28F7" w:rsidRPr="00360DB7">
        <w:t xml:space="preserve"> the full length papers will be </w:t>
      </w:r>
      <w:r w:rsidR="00D86CBD" w:rsidRPr="00360DB7">
        <w:t>published</w:t>
      </w:r>
      <w:r w:rsidR="00B81FFE" w:rsidRPr="00360DB7">
        <w:t xml:space="preserve"> electronically </w:t>
      </w:r>
      <w:r w:rsidRPr="00360DB7">
        <w:t>on a USB-stick, it is possible to use colour</w:t>
      </w:r>
      <w:r w:rsidR="000F1EFE">
        <w:t>s in illustrations and figures.</w:t>
      </w:r>
    </w:p>
    <w:p w14:paraId="1E0CA340" w14:textId="3A8580F7" w:rsidR="009D42A5" w:rsidRPr="00660D1C" w:rsidRDefault="009975EF" w:rsidP="001F0254">
      <w:pPr>
        <w:pStyle w:val="Text"/>
      </w:pPr>
      <w:r w:rsidRPr="00360DB7">
        <w:t xml:space="preserve">The Conference Proceedings will be given ISBN identification. In addition, a unique </w:t>
      </w:r>
      <w:proofErr w:type="spellStart"/>
      <w:r w:rsidRPr="00360DB7">
        <w:t>doi</w:t>
      </w:r>
      <w:proofErr w:type="spellEnd"/>
      <w:r w:rsidRPr="00360DB7">
        <w:t xml:space="preserve"> will be assigned to each paper, </w:t>
      </w:r>
      <w:r w:rsidRPr="00360DB7">
        <w:rPr>
          <w:rFonts w:cstheme="minorHAnsi"/>
        </w:rPr>
        <w:t xml:space="preserve">which will be activated </w:t>
      </w:r>
      <w:r w:rsidRPr="00360DB7">
        <w:rPr>
          <w:rFonts w:cstheme="minorHAnsi"/>
          <w:i/>
        </w:rPr>
        <w:t>only after the paper has been actually orally presented at the conference</w:t>
      </w:r>
      <w:r w:rsidR="00B81FFE" w:rsidRPr="00360DB7">
        <w:t>.</w:t>
      </w:r>
    </w:p>
    <w:p w14:paraId="65DF94E8" w14:textId="77777777" w:rsidR="009D42A5" w:rsidRPr="00660D1C" w:rsidRDefault="009D42A5" w:rsidP="001F0254">
      <w:pPr>
        <w:pStyle w:val="Text"/>
      </w:pPr>
    </w:p>
    <w:p w14:paraId="2CA45479" w14:textId="77777777" w:rsidR="00655E3A" w:rsidRDefault="001C0B19" w:rsidP="00655E3A">
      <w:pPr>
        <w:pStyle w:val="FigureNorm"/>
        <w:keepNext/>
      </w:pPr>
      <w:r w:rsidRPr="00960643">
        <w:rPr>
          <w:noProof/>
          <w:lang w:val="es-ES" w:eastAsia="es-ES"/>
        </w:rPr>
        <w:drawing>
          <wp:inline distT="0" distB="0" distL="0" distR="0" wp14:anchorId="046C8369" wp14:editId="51F9FA42">
            <wp:extent cx="2918460" cy="1775460"/>
            <wp:effectExtent l="0" t="0" r="0" b="0"/>
            <wp:docPr id="1" name="Picture 1" descr="sprayb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raybil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18460" cy="1775460"/>
                    </a:xfrm>
                    <a:prstGeom prst="rect">
                      <a:avLst/>
                    </a:prstGeom>
                    <a:noFill/>
                    <a:ln>
                      <a:noFill/>
                    </a:ln>
                  </pic:spPr>
                </pic:pic>
              </a:graphicData>
            </a:graphic>
          </wp:inline>
        </w:drawing>
      </w:r>
    </w:p>
    <w:p w14:paraId="61824824" w14:textId="0F79B3AA" w:rsidR="0070776F" w:rsidRPr="00D94E0B" w:rsidRDefault="0070776F" w:rsidP="00D80848">
      <w:pPr>
        <w:spacing w:before="120" w:after="0"/>
        <w:jc w:val="center"/>
        <w:rPr>
          <w:rStyle w:val="FigureNormZchn"/>
        </w:rPr>
      </w:pPr>
      <w:bookmarkStart w:id="1" w:name="_Ref436297077"/>
      <w:r w:rsidRPr="00660D1C">
        <w:rPr>
          <w:rStyle w:val="FigureBoldZchn"/>
        </w:rPr>
        <w:t xml:space="preserve">Figure </w:t>
      </w:r>
      <w:r w:rsidR="00655E3A" w:rsidRPr="00655E3A">
        <w:rPr>
          <w:rFonts w:cs="Arial"/>
          <w:b/>
          <w:sz w:val="16"/>
          <w:szCs w:val="16"/>
        </w:rPr>
        <w:fldChar w:fldCharType="begin"/>
      </w:r>
      <w:r w:rsidR="00655E3A" w:rsidRPr="00655E3A">
        <w:rPr>
          <w:rFonts w:cs="Arial"/>
          <w:b/>
          <w:sz w:val="16"/>
          <w:szCs w:val="16"/>
        </w:rPr>
        <w:instrText xml:space="preserve"> SEQ Figure \* ARABIC </w:instrText>
      </w:r>
      <w:r w:rsidR="00655E3A" w:rsidRPr="00655E3A">
        <w:rPr>
          <w:rFonts w:cs="Arial"/>
          <w:b/>
          <w:sz w:val="16"/>
          <w:szCs w:val="16"/>
        </w:rPr>
        <w:fldChar w:fldCharType="separate"/>
      </w:r>
      <w:r w:rsidR="00655E3A" w:rsidRPr="00655E3A">
        <w:rPr>
          <w:rFonts w:cs="Arial"/>
          <w:b/>
          <w:sz w:val="16"/>
          <w:szCs w:val="16"/>
        </w:rPr>
        <w:t>1</w:t>
      </w:r>
      <w:r w:rsidR="00655E3A" w:rsidRPr="00655E3A">
        <w:rPr>
          <w:rFonts w:cs="Arial"/>
          <w:b/>
          <w:sz w:val="16"/>
          <w:szCs w:val="16"/>
        </w:rPr>
        <w:fldChar w:fldCharType="end"/>
      </w:r>
      <w:bookmarkEnd w:id="1"/>
      <w:r w:rsidRPr="00660D1C">
        <w:rPr>
          <w:rStyle w:val="FigureBoldZchn"/>
        </w:rPr>
        <w:t>.</w:t>
      </w:r>
      <w:r w:rsidRPr="00660D1C">
        <w:rPr>
          <w:rFonts w:cs="Arial"/>
          <w:sz w:val="16"/>
          <w:szCs w:val="16"/>
        </w:rPr>
        <w:t xml:space="preserve"> </w:t>
      </w:r>
      <w:r w:rsidRPr="00660D1C">
        <w:rPr>
          <w:rStyle w:val="FigureNormZchn"/>
        </w:rPr>
        <w:t>Example of a figure. Caption in Arial, font size 8</w:t>
      </w:r>
      <w:r w:rsidR="004B6C21" w:rsidRPr="00660D1C">
        <w:rPr>
          <w:rStyle w:val="FigureNormZchn"/>
        </w:rPr>
        <w:t xml:space="preserve">, </w:t>
      </w:r>
      <w:r w:rsidR="007804CB" w:rsidRPr="00660D1C">
        <w:rPr>
          <w:rStyle w:val="FigureNormZchn"/>
        </w:rPr>
        <w:t>centred</w:t>
      </w:r>
      <w:r w:rsidRPr="00660D1C">
        <w:rPr>
          <w:rStyle w:val="FigureNormZchn"/>
        </w:rPr>
        <w:t xml:space="preserve">, Figure and figure number </w:t>
      </w:r>
      <w:r w:rsidR="00D80848" w:rsidRPr="00660D1C">
        <w:rPr>
          <w:rStyle w:val="FigureNormZchn"/>
        </w:rPr>
        <w:t>bold. Spacing before caption is 6 pt.</w:t>
      </w:r>
    </w:p>
    <w:p w14:paraId="5E166C03" w14:textId="77777777" w:rsidR="009D42A5" w:rsidRPr="00660D1C" w:rsidRDefault="009D42A5" w:rsidP="001F0254">
      <w:pPr>
        <w:pStyle w:val="Text"/>
      </w:pPr>
    </w:p>
    <w:p w14:paraId="1D3A8E40" w14:textId="151B1B22" w:rsidR="004B6C21" w:rsidRPr="00D94E0B" w:rsidRDefault="004B6C21" w:rsidP="001F0254">
      <w:pPr>
        <w:pStyle w:val="Text"/>
      </w:pPr>
      <w:r w:rsidRPr="00360DB7">
        <w:t xml:space="preserve">The example in </w:t>
      </w:r>
      <w:r w:rsidR="00D94E0B" w:rsidRPr="00360DB7">
        <w:fldChar w:fldCharType="begin"/>
      </w:r>
      <w:r w:rsidR="00D94E0B" w:rsidRPr="00360DB7">
        <w:instrText xml:space="preserve"> REF _Ref436297077 \h  \* MERGEFORMAT </w:instrText>
      </w:r>
      <w:r w:rsidR="00D94E0B" w:rsidRPr="00360DB7">
        <w:fldChar w:fldCharType="separate"/>
      </w:r>
      <w:r w:rsidR="00D94E0B" w:rsidRPr="00360DB7">
        <w:t>Figure 1</w:t>
      </w:r>
      <w:r w:rsidR="00D94E0B" w:rsidRPr="00360DB7">
        <w:fldChar w:fldCharType="end"/>
      </w:r>
      <w:r w:rsidRPr="00360DB7">
        <w:t xml:space="preserve"> shows how to </w:t>
      </w:r>
      <w:r w:rsidR="00735D21" w:rsidRPr="00360DB7">
        <w:t>embed</w:t>
      </w:r>
      <w:r w:rsidRPr="00360DB7">
        <w:t xml:space="preserve"> a figure into the text. You should use 1 blank line before and after the figure. The same applies to tables. </w:t>
      </w:r>
      <w:r w:rsidR="00C63ABB" w:rsidRPr="00360DB7">
        <w:t>Use the table</w:t>
      </w:r>
      <w:r w:rsidR="00086FBC" w:rsidRPr="00360DB7">
        <w:t xml:space="preserve"> example format</w:t>
      </w:r>
      <w:r w:rsidR="00C63ABB" w:rsidRPr="00360DB7">
        <w:t xml:space="preserve"> </w:t>
      </w:r>
      <w:r w:rsidR="00735D21" w:rsidRPr="00360DB7">
        <w:t>provided</w:t>
      </w:r>
      <w:r w:rsidR="00C63ABB" w:rsidRPr="00360DB7">
        <w:t xml:space="preserve"> below.</w:t>
      </w:r>
    </w:p>
    <w:p w14:paraId="6A6FFAF3" w14:textId="7191A6E9" w:rsidR="004B6C21" w:rsidRDefault="004B6C21" w:rsidP="001F0254">
      <w:pPr>
        <w:pStyle w:val="Text"/>
      </w:pPr>
    </w:p>
    <w:p w14:paraId="7BBD30E7" w14:textId="2409FC4A" w:rsidR="00FC3CC7" w:rsidRDefault="00FC3CC7" w:rsidP="001F0254">
      <w:pPr>
        <w:pStyle w:val="Text"/>
      </w:pPr>
    </w:p>
    <w:p w14:paraId="4CAA6F57" w14:textId="62C0D6F5" w:rsidR="00FC3CC7" w:rsidRDefault="00FC3CC7" w:rsidP="001F0254">
      <w:pPr>
        <w:pStyle w:val="Text"/>
      </w:pPr>
    </w:p>
    <w:p w14:paraId="76E67AA0" w14:textId="77777777" w:rsidR="00FC3CC7" w:rsidRPr="00660D1C" w:rsidRDefault="00FC3CC7" w:rsidP="001F0254">
      <w:pPr>
        <w:pStyle w:val="Text"/>
      </w:pPr>
    </w:p>
    <w:p w14:paraId="64FB23FA" w14:textId="6CEBCC03" w:rsidR="00D80848" w:rsidRPr="00660D1C" w:rsidRDefault="00D80848" w:rsidP="00D80848">
      <w:pPr>
        <w:spacing w:after="120"/>
        <w:jc w:val="center"/>
        <w:rPr>
          <w:rStyle w:val="TableNormZchn"/>
        </w:rPr>
      </w:pPr>
      <w:bookmarkStart w:id="2" w:name="_Ref436297151"/>
      <w:r w:rsidRPr="00660D1C">
        <w:rPr>
          <w:rStyle w:val="TableBoldZchn"/>
        </w:rPr>
        <w:t xml:space="preserve">Table </w:t>
      </w:r>
      <w:r w:rsidR="00D94E0B" w:rsidRPr="00D94E0B">
        <w:rPr>
          <w:rFonts w:cs="Arial"/>
          <w:b/>
          <w:sz w:val="16"/>
          <w:szCs w:val="16"/>
        </w:rPr>
        <w:fldChar w:fldCharType="begin"/>
      </w:r>
      <w:r w:rsidR="00D94E0B" w:rsidRPr="00D94E0B">
        <w:rPr>
          <w:rFonts w:cs="Arial"/>
          <w:b/>
          <w:sz w:val="16"/>
          <w:szCs w:val="16"/>
        </w:rPr>
        <w:instrText xml:space="preserve"> SEQ Table \* ARABIC </w:instrText>
      </w:r>
      <w:r w:rsidR="00D94E0B" w:rsidRPr="00D94E0B">
        <w:rPr>
          <w:rFonts w:cs="Arial"/>
          <w:b/>
          <w:sz w:val="16"/>
          <w:szCs w:val="16"/>
        </w:rPr>
        <w:fldChar w:fldCharType="separate"/>
      </w:r>
      <w:r w:rsidR="00D94E0B" w:rsidRPr="00D94E0B">
        <w:rPr>
          <w:rFonts w:cs="Arial"/>
          <w:b/>
          <w:sz w:val="16"/>
          <w:szCs w:val="16"/>
        </w:rPr>
        <w:t>1</w:t>
      </w:r>
      <w:r w:rsidR="00D94E0B" w:rsidRPr="00D94E0B">
        <w:rPr>
          <w:rFonts w:cs="Arial"/>
          <w:b/>
          <w:sz w:val="16"/>
          <w:szCs w:val="16"/>
        </w:rPr>
        <w:fldChar w:fldCharType="end"/>
      </w:r>
      <w:bookmarkEnd w:id="2"/>
      <w:r w:rsidRPr="00660D1C">
        <w:rPr>
          <w:rStyle w:val="TableBoldZchn"/>
        </w:rPr>
        <w:t>.</w:t>
      </w:r>
      <w:r w:rsidRPr="00660D1C">
        <w:rPr>
          <w:rFonts w:cs="Arial"/>
          <w:sz w:val="16"/>
          <w:szCs w:val="16"/>
        </w:rPr>
        <w:t xml:space="preserve"> </w:t>
      </w:r>
      <w:r w:rsidRPr="00660D1C">
        <w:rPr>
          <w:rStyle w:val="TableNormZchn"/>
        </w:rPr>
        <w:t xml:space="preserve">Example of a table. Caption in Arial, font size 8, </w:t>
      </w:r>
      <w:r w:rsidR="007804CB" w:rsidRPr="00660D1C">
        <w:rPr>
          <w:rStyle w:val="TableNormZchn"/>
        </w:rPr>
        <w:t>centred</w:t>
      </w:r>
      <w:r w:rsidRPr="00660D1C">
        <w:rPr>
          <w:rStyle w:val="TableNormZchn"/>
        </w:rPr>
        <w:t>, Table and table number bold. Spacing after caption is 6 pt.</w:t>
      </w:r>
    </w:p>
    <w:tbl>
      <w:tblPr>
        <w:tblW w:w="4691" w:type="dxa"/>
        <w:tblInd w:w="2376" w:type="dxa"/>
        <w:tblLook w:val="04A0" w:firstRow="1" w:lastRow="0" w:firstColumn="1" w:lastColumn="0" w:noHBand="0" w:noVBand="1"/>
      </w:tblPr>
      <w:tblGrid>
        <w:gridCol w:w="1134"/>
        <w:gridCol w:w="1275"/>
        <w:gridCol w:w="1276"/>
        <w:gridCol w:w="1006"/>
      </w:tblGrid>
      <w:tr w:rsidR="00003ADF" w:rsidRPr="00660D1C" w14:paraId="3657D078" w14:textId="77777777" w:rsidTr="00FA4CD3">
        <w:tc>
          <w:tcPr>
            <w:tcW w:w="1134" w:type="dxa"/>
            <w:tcBorders>
              <w:top w:val="double" w:sz="4" w:space="0" w:color="auto"/>
              <w:bottom w:val="double" w:sz="4" w:space="0" w:color="auto"/>
              <w:right w:val="single" w:sz="4" w:space="0" w:color="auto"/>
            </w:tcBorders>
            <w:shd w:val="clear" w:color="auto" w:fill="auto"/>
          </w:tcPr>
          <w:p w14:paraId="11A016A6" w14:textId="77777777" w:rsidR="00C63ABB" w:rsidRPr="00660D1C" w:rsidRDefault="00C63ABB" w:rsidP="00295253">
            <w:pPr>
              <w:pStyle w:val="TableText"/>
            </w:pPr>
          </w:p>
        </w:tc>
        <w:tc>
          <w:tcPr>
            <w:tcW w:w="1275" w:type="dxa"/>
            <w:tcBorders>
              <w:top w:val="double" w:sz="4" w:space="0" w:color="auto"/>
              <w:left w:val="single" w:sz="4" w:space="0" w:color="auto"/>
              <w:bottom w:val="double" w:sz="4" w:space="0" w:color="auto"/>
            </w:tcBorders>
            <w:shd w:val="clear" w:color="auto" w:fill="auto"/>
          </w:tcPr>
          <w:p w14:paraId="45919634" w14:textId="77777777" w:rsidR="00C63ABB" w:rsidRPr="00660D1C" w:rsidRDefault="00C63ABB" w:rsidP="00295253">
            <w:pPr>
              <w:pStyle w:val="TableText"/>
            </w:pPr>
            <w:r w:rsidRPr="00660D1C">
              <w:t>Column 1</w:t>
            </w:r>
          </w:p>
        </w:tc>
        <w:tc>
          <w:tcPr>
            <w:tcW w:w="1276" w:type="dxa"/>
            <w:tcBorders>
              <w:top w:val="double" w:sz="4" w:space="0" w:color="auto"/>
              <w:bottom w:val="double" w:sz="4" w:space="0" w:color="auto"/>
            </w:tcBorders>
            <w:shd w:val="clear" w:color="auto" w:fill="auto"/>
          </w:tcPr>
          <w:p w14:paraId="7D3C0FB2" w14:textId="77777777" w:rsidR="00C63ABB" w:rsidRPr="00660D1C" w:rsidRDefault="00C63ABB" w:rsidP="00295253">
            <w:pPr>
              <w:pStyle w:val="TableText"/>
            </w:pPr>
            <w:r w:rsidRPr="00660D1C">
              <w:t>Column 2</w:t>
            </w:r>
          </w:p>
        </w:tc>
        <w:tc>
          <w:tcPr>
            <w:tcW w:w="1006" w:type="dxa"/>
            <w:tcBorders>
              <w:top w:val="double" w:sz="4" w:space="0" w:color="auto"/>
              <w:bottom w:val="double" w:sz="4" w:space="0" w:color="auto"/>
            </w:tcBorders>
            <w:shd w:val="clear" w:color="auto" w:fill="auto"/>
          </w:tcPr>
          <w:p w14:paraId="04331275" w14:textId="77777777" w:rsidR="00C63ABB" w:rsidRPr="00660D1C" w:rsidRDefault="00C63ABB" w:rsidP="00295253">
            <w:pPr>
              <w:pStyle w:val="TableText"/>
            </w:pPr>
            <w:r w:rsidRPr="00660D1C">
              <w:t>Column 3</w:t>
            </w:r>
          </w:p>
        </w:tc>
      </w:tr>
      <w:tr w:rsidR="00003ADF" w:rsidRPr="00660D1C" w14:paraId="05892948" w14:textId="77777777" w:rsidTr="00FA4CD3">
        <w:tc>
          <w:tcPr>
            <w:tcW w:w="1134" w:type="dxa"/>
            <w:tcBorders>
              <w:top w:val="double" w:sz="4" w:space="0" w:color="auto"/>
              <w:right w:val="single" w:sz="4" w:space="0" w:color="auto"/>
            </w:tcBorders>
            <w:shd w:val="clear" w:color="auto" w:fill="auto"/>
          </w:tcPr>
          <w:p w14:paraId="61E56DC0" w14:textId="77777777" w:rsidR="00C63ABB" w:rsidRPr="00660D1C" w:rsidRDefault="00C63ABB" w:rsidP="00295253">
            <w:pPr>
              <w:pStyle w:val="TableText"/>
            </w:pPr>
            <w:r w:rsidRPr="00660D1C">
              <w:t>Row 1</w:t>
            </w:r>
          </w:p>
        </w:tc>
        <w:tc>
          <w:tcPr>
            <w:tcW w:w="1275" w:type="dxa"/>
            <w:tcBorders>
              <w:top w:val="double" w:sz="4" w:space="0" w:color="auto"/>
              <w:left w:val="single" w:sz="4" w:space="0" w:color="auto"/>
            </w:tcBorders>
            <w:shd w:val="clear" w:color="auto" w:fill="auto"/>
          </w:tcPr>
          <w:p w14:paraId="39B036A4" w14:textId="77777777" w:rsidR="00C63ABB" w:rsidRPr="00660D1C" w:rsidRDefault="00D80848" w:rsidP="00295253">
            <w:pPr>
              <w:pStyle w:val="TableText"/>
            </w:pPr>
            <w:r w:rsidRPr="00660D1C">
              <w:t>5</w:t>
            </w:r>
          </w:p>
        </w:tc>
        <w:tc>
          <w:tcPr>
            <w:tcW w:w="1276" w:type="dxa"/>
            <w:tcBorders>
              <w:top w:val="double" w:sz="4" w:space="0" w:color="auto"/>
            </w:tcBorders>
            <w:shd w:val="clear" w:color="auto" w:fill="auto"/>
          </w:tcPr>
          <w:p w14:paraId="382D0DE4" w14:textId="77777777" w:rsidR="00C63ABB" w:rsidRPr="00660D1C" w:rsidRDefault="00D80848" w:rsidP="00295253">
            <w:pPr>
              <w:pStyle w:val="TableText"/>
            </w:pPr>
            <w:r w:rsidRPr="00660D1C">
              <w:t>34</w:t>
            </w:r>
          </w:p>
        </w:tc>
        <w:tc>
          <w:tcPr>
            <w:tcW w:w="1006" w:type="dxa"/>
            <w:tcBorders>
              <w:top w:val="double" w:sz="4" w:space="0" w:color="auto"/>
            </w:tcBorders>
            <w:shd w:val="clear" w:color="auto" w:fill="auto"/>
          </w:tcPr>
          <w:p w14:paraId="337AB547" w14:textId="77777777" w:rsidR="00C63ABB" w:rsidRPr="00660D1C" w:rsidRDefault="00D80848" w:rsidP="00295253">
            <w:pPr>
              <w:pStyle w:val="TableText"/>
            </w:pPr>
            <w:r w:rsidRPr="00660D1C">
              <w:t>67</w:t>
            </w:r>
          </w:p>
        </w:tc>
      </w:tr>
      <w:tr w:rsidR="00003ADF" w:rsidRPr="00660D1C" w14:paraId="61AD6CA5" w14:textId="77777777" w:rsidTr="00FA4CD3">
        <w:tc>
          <w:tcPr>
            <w:tcW w:w="1134" w:type="dxa"/>
            <w:tcBorders>
              <w:right w:val="single" w:sz="4" w:space="0" w:color="auto"/>
            </w:tcBorders>
            <w:shd w:val="clear" w:color="auto" w:fill="auto"/>
          </w:tcPr>
          <w:p w14:paraId="7A016361" w14:textId="77777777" w:rsidR="00C63ABB" w:rsidRPr="00660D1C" w:rsidRDefault="00C63ABB" w:rsidP="00295253">
            <w:pPr>
              <w:pStyle w:val="TableText"/>
            </w:pPr>
            <w:r w:rsidRPr="00660D1C">
              <w:t>Row 2</w:t>
            </w:r>
          </w:p>
        </w:tc>
        <w:tc>
          <w:tcPr>
            <w:tcW w:w="1275" w:type="dxa"/>
            <w:tcBorders>
              <w:left w:val="single" w:sz="4" w:space="0" w:color="auto"/>
            </w:tcBorders>
            <w:shd w:val="clear" w:color="auto" w:fill="auto"/>
          </w:tcPr>
          <w:p w14:paraId="224E713B" w14:textId="77777777" w:rsidR="00C63ABB" w:rsidRPr="00660D1C" w:rsidRDefault="00D80848" w:rsidP="00295253">
            <w:pPr>
              <w:pStyle w:val="TableText"/>
            </w:pPr>
            <w:r w:rsidRPr="00660D1C">
              <w:t>6</w:t>
            </w:r>
          </w:p>
        </w:tc>
        <w:tc>
          <w:tcPr>
            <w:tcW w:w="1276" w:type="dxa"/>
            <w:shd w:val="clear" w:color="auto" w:fill="auto"/>
          </w:tcPr>
          <w:p w14:paraId="365ABAFA" w14:textId="77777777" w:rsidR="00C63ABB" w:rsidRPr="00660D1C" w:rsidRDefault="00D80848" w:rsidP="00295253">
            <w:pPr>
              <w:pStyle w:val="TableText"/>
            </w:pPr>
            <w:r w:rsidRPr="00660D1C">
              <w:t>45</w:t>
            </w:r>
          </w:p>
        </w:tc>
        <w:tc>
          <w:tcPr>
            <w:tcW w:w="1006" w:type="dxa"/>
            <w:shd w:val="clear" w:color="auto" w:fill="auto"/>
          </w:tcPr>
          <w:p w14:paraId="51C3DACB" w14:textId="77777777" w:rsidR="00C63ABB" w:rsidRPr="00660D1C" w:rsidRDefault="00D80848" w:rsidP="00295253">
            <w:pPr>
              <w:pStyle w:val="TableText"/>
            </w:pPr>
            <w:r w:rsidRPr="00660D1C">
              <w:t>75</w:t>
            </w:r>
          </w:p>
        </w:tc>
      </w:tr>
      <w:tr w:rsidR="00003ADF" w:rsidRPr="00660D1C" w14:paraId="4267AA9B" w14:textId="77777777" w:rsidTr="00FA4CD3">
        <w:tc>
          <w:tcPr>
            <w:tcW w:w="1134" w:type="dxa"/>
            <w:tcBorders>
              <w:right w:val="single" w:sz="4" w:space="0" w:color="auto"/>
            </w:tcBorders>
            <w:shd w:val="clear" w:color="auto" w:fill="auto"/>
          </w:tcPr>
          <w:p w14:paraId="552DDA0B" w14:textId="77777777" w:rsidR="00C63ABB" w:rsidRPr="00660D1C" w:rsidRDefault="00C63ABB" w:rsidP="00295253">
            <w:pPr>
              <w:pStyle w:val="TableText"/>
            </w:pPr>
            <w:r w:rsidRPr="00660D1C">
              <w:t>Row 3</w:t>
            </w:r>
          </w:p>
        </w:tc>
        <w:tc>
          <w:tcPr>
            <w:tcW w:w="1275" w:type="dxa"/>
            <w:tcBorders>
              <w:left w:val="single" w:sz="4" w:space="0" w:color="auto"/>
            </w:tcBorders>
            <w:shd w:val="clear" w:color="auto" w:fill="auto"/>
          </w:tcPr>
          <w:p w14:paraId="5B12CB9C" w14:textId="77777777" w:rsidR="00C63ABB" w:rsidRPr="00660D1C" w:rsidRDefault="00D80848" w:rsidP="00295253">
            <w:pPr>
              <w:pStyle w:val="TableText"/>
            </w:pPr>
            <w:r w:rsidRPr="00660D1C">
              <w:t>7</w:t>
            </w:r>
          </w:p>
        </w:tc>
        <w:tc>
          <w:tcPr>
            <w:tcW w:w="1276" w:type="dxa"/>
            <w:shd w:val="clear" w:color="auto" w:fill="auto"/>
          </w:tcPr>
          <w:p w14:paraId="7B1A03EC" w14:textId="77777777" w:rsidR="00C63ABB" w:rsidRPr="00660D1C" w:rsidRDefault="00D80848" w:rsidP="00295253">
            <w:pPr>
              <w:pStyle w:val="TableText"/>
            </w:pPr>
            <w:r w:rsidRPr="00660D1C">
              <w:t>46</w:t>
            </w:r>
          </w:p>
        </w:tc>
        <w:tc>
          <w:tcPr>
            <w:tcW w:w="1006" w:type="dxa"/>
            <w:shd w:val="clear" w:color="auto" w:fill="auto"/>
          </w:tcPr>
          <w:p w14:paraId="30157649" w14:textId="77777777" w:rsidR="00C63ABB" w:rsidRPr="00660D1C" w:rsidRDefault="00D80848" w:rsidP="00295253">
            <w:pPr>
              <w:pStyle w:val="TableText"/>
            </w:pPr>
            <w:r w:rsidRPr="00660D1C">
              <w:t>64</w:t>
            </w:r>
          </w:p>
        </w:tc>
      </w:tr>
      <w:tr w:rsidR="00003ADF" w:rsidRPr="00660D1C" w14:paraId="3D7A395F" w14:textId="77777777" w:rsidTr="00FA4CD3">
        <w:tc>
          <w:tcPr>
            <w:tcW w:w="1134" w:type="dxa"/>
            <w:tcBorders>
              <w:right w:val="single" w:sz="4" w:space="0" w:color="auto"/>
            </w:tcBorders>
            <w:shd w:val="clear" w:color="auto" w:fill="auto"/>
          </w:tcPr>
          <w:p w14:paraId="1E08DF37" w14:textId="77777777" w:rsidR="00C63ABB" w:rsidRPr="00660D1C" w:rsidRDefault="00C63ABB" w:rsidP="00295253">
            <w:pPr>
              <w:pStyle w:val="TableText"/>
            </w:pPr>
            <w:r w:rsidRPr="00660D1C">
              <w:t>Row 4</w:t>
            </w:r>
          </w:p>
        </w:tc>
        <w:tc>
          <w:tcPr>
            <w:tcW w:w="1275" w:type="dxa"/>
            <w:tcBorders>
              <w:left w:val="single" w:sz="4" w:space="0" w:color="auto"/>
            </w:tcBorders>
            <w:shd w:val="clear" w:color="auto" w:fill="auto"/>
          </w:tcPr>
          <w:p w14:paraId="556811D4" w14:textId="77777777" w:rsidR="00C63ABB" w:rsidRPr="00660D1C" w:rsidRDefault="00D80848" w:rsidP="00295253">
            <w:pPr>
              <w:pStyle w:val="TableText"/>
            </w:pPr>
            <w:r w:rsidRPr="00660D1C">
              <w:t>8</w:t>
            </w:r>
          </w:p>
        </w:tc>
        <w:tc>
          <w:tcPr>
            <w:tcW w:w="1276" w:type="dxa"/>
            <w:shd w:val="clear" w:color="auto" w:fill="auto"/>
          </w:tcPr>
          <w:p w14:paraId="1480CB7C" w14:textId="77777777" w:rsidR="00C63ABB" w:rsidRPr="00660D1C" w:rsidRDefault="00D80848" w:rsidP="00295253">
            <w:pPr>
              <w:pStyle w:val="TableText"/>
            </w:pPr>
            <w:r w:rsidRPr="00660D1C">
              <w:t>56</w:t>
            </w:r>
          </w:p>
        </w:tc>
        <w:tc>
          <w:tcPr>
            <w:tcW w:w="1006" w:type="dxa"/>
            <w:shd w:val="clear" w:color="auto" w:fill="auto"/>
          </w:tcPr>
          <w:p w14:paraId="2C0B02E1" w14:textId="77777777" w:rsidR="00C63ABB" w:rsidRPr="00660D1C" w:rsidRDefault="00D80848" w:rsidP="00295253">
            <w:pPr>
              <w:pStyle w:val="TableText"/>
            </w:pPr>
            <w:r w:rsidRPr="00660D1C">
              <w:t>53</w:t>
            </w:r>
          </w:p>
        </w:tc>
      </w:tr>
    </w:tbl>
    <w:p w14:paraId="550BBDE8" w14:textId="7C303C32" w:rsidR="00086FBC" w:rsidRPr="00360DB7" w:rsidRDefault="00086FBC" w:rsidP="000A46FE">
      <w:pPr>
        <w:tabs>
          <w:tab w:val="left" w:pos="960"/>
        </w:tabs>
        <w:rPr>
          <w:rFonts w:cs="Arial"/>
          <w:sz w:val="18"/>
          <w:szCs w:val="18"/>
        </w:rPr>
      </w:pPr>
    </w:p>
    <w:p w14:paraId="7F3BA4A4" w14:textId="4DDF713A" w:rsidR="0059748D" w:rsidRDefault="00FA4CD3" w:rsidP="001D2E09">
      <w:pPr>
        <w:pStyle w:val="Text"/>
      </w:pPr>
      <w:r w:rsidRPr="00660D1C">
        <w:t>Please use SI units in all text, figures and tables. Equations should be left-aligned, with the equation number in parentheses in sequential order included right-justified, as in the below equation,</w:t>
      </w:r>
      <w:bookmarkStart w:id="3" w:name="_GoBack"/>
      <w:bookmarkEnd w:id="3"/>
    </w:p>
    <w:p w14:paraId="100799DC" w14:textId="006BB068" w:rsidR="00C41F41" w:rsidRPr="00360DB7" w:rsidRDefault="0059748D" w:rsidP="00360DB7">
      <w:pPr>
        <w:tabs>
          <w:tab w:val="left" w:pos="960"/>
        </w:tabs>
        <w:rPr>
          <w:rFonts w:cs="Arial"/>
          <w:sz w:val="18"/>
          <w:szCs w:val="18"/>
        </w:rPr>
      </w:pPr>
      <w:r>
        <w:tab/>
      </w:r>
      <w:r>
        <w:tab/>
      </w:r>
    </w:p>
    <w:tbl>
      <w:tblPr>
        <w:tblW w:w="0" w:type="auto"/>
        <w:tblInd w:w="108" w:type="dxa"/>
        <w:tblLook w:val="04A0" w:firstRow="1" w:lastRow="0" w:firstColumn="1" w:lastColumn="0" w:noHBand="0" w:noVBand="1"/>
      </w:tblPr>
      <w:tblGrid>
        <w:gridCol w:w="7923"/>
        <w:gridCol w:w="1040"/>
      </w:tblGrid>
      <w:tr w:rsidR="00FA4CD3" w:rsidRPr="00660D1C" w14:paraId="509DFAA0" w14:textId="77777777" w:rsidTr="00FA4CD3">
        <w:tc>
          <w:tcPr>
            <w:tcW w:w="8080" w:type="dxa"/>
            <w:shd w:val="clear" w:color="auto" w:fill="auto"/>
            <w:vAlign w:val="center"/>
          </w:tcPr>
          <w:p w14:paraId="2E283438" w14:textId="77777777" w:rsidR="00FA4CD3" w:rsidRPr="00660D1C" w:rsidRDefault="00FA4CD3" w:rsidP="001D2E09">
            <w:pPr>
              <w:pStyle w:val="Formula"/>
            </w:pPr>
            <w:r w:rsidRPr="00660D1C">
              <w:t>F</w:t>
            </w:r>
            <w:r w:rsidR="00333FC1" w:rsidRPr="00660D1C">
              <w:t xml:space="preserve"> </w:t>
            </w:r>
            <w:r w:rsidRPr="00660D1C">
              <w:t>=</w:t>
            </w:r>
            <w:r w:rsidR="00333FC1" w:rsidRPr="00660D1C">
              <w:t xml:space="preserve"> </w:t>
            </w:r>
            <w:r w:rsidRPr="00660D1C">
              <w:t>ma</w:t>
            </w:r>
            <w:r w:rsidR="00333FC1" w:rsidRPr="00660D1C">
              <w:t>.</w:t>
            </w:r>
          </w:p>
        </w:tc>
        <w:tc>
          <w:tcPr>
            <w:tcW w:w="1053" w:type="dxa"/>
            <w:shd w:val="clear" w:color="auto" w:fill="auto"/>
            <w:vAlign w:val="center"/>
          </w:tcPr>
          <w:p w14:paraId="57681FEF" w14:textId="77777777" w:rsidR="00FA4CD3" w:rsidRPr="00660D1C" w:rsidRDefault="00FA4CD3" w:rsidP="001D2E09">
            <w:pPr>
              <w:pStyle w:val="Formula"/>
              <w:rPr>
                <w:i w:val="0"/>
              </w:rPr>
            </w:pPr>
            <w:r w:rsidRPr="00660D1C">
              <w:rPr>
                <w:i w:val="0"/>
                <w:color w:val="000000"/>
              </w:rPr>
              <w:t>(1)</w:t>
            </w:r>
          </w:p>
        </w:tc>
      </w:tr>
    </w:tbl>
    <w:p w14:paraId="57A4AE0E" w14:textId="77777777" w:rsidR="00FA4CD3" w:rsidRDefault="00FA4CD3" w:rsidP="001D2E09">
      <w:pPr>
        <w:pStyle w:val="Text"/>
      </w:pPr>
      <w:r w:rsidRPr="00660D1C">
        <w:t>Equations should be referred to by equation number</w:t>
      </w:r>
      <w:r w:rsidR="00640E7C" w:rsidRPr="00660D1C">
        <w:t>s</w:t>
      </w:r>
      <w:r w:rsidRPr="00660D1C">
        <w:t>. All symbols should be printed in italics or otherwise according to conventional practice, both in the equations and in the text. There is a spacing of 6 pt.</w:t>
      </w:r>
      <w:r w:rsidR="00086FBC" w:rsidRPr="00660D1C">
        <w:t xml:space="preserve"> before and after each formula. </w:t>
      </w:r>
      <w:r w:rsidRPr="00660D1C">
        <w:t>The nomenclature section should immediately precede the references.</w:t>
      </w:r>
    </w:p>
    <w:p w14:paraId="009BF910" w14:textId="77777777" w:rsidR="004F780C" w:rsidRDefault="004F780C" w:rsidP="001D2E09">
      <w:pPr>
        <w:pStyle w:val="Text"/>
      </w:pPr>
    </w:p>
    <w:p w14:paraId="7AAE9148" w14:textId="5F65073D" w:rsidR="004F780C" w:rsidRPr="004F780C" w:rsidRDefault="004F780C" w:rsidP="001D2E09">
      <w:pPr>
        <w:pStyle w:val="Text"/>
        <w:rPr>
          <w:b/>
        </w:rPr>
      </w:pPr>
      <w:r w:rsidRPr="004F780C">
        <w:rPr>
          <w:b/>
        </w:rPr>
        <w:t>Conclusions</w:t>
      </w:r>
    </w:p>
    <w:p w14:paraId="23DD0060" w14:textId="77777777" w:rsidR="004F780C" w:rsidRDefault="004F780C" w:rsidP="001D2E09">
      <w:pPr>
        <w:pStyle w:val="Text"/>
      </w:pPr>
    </w:p>
    <w:p w14:paraId="70642B1A" w14:textId="638BF329" w:rsidR="004F780C" w:rsidRPr="00660D1C" w:rsidRDefault="00D0680F" w:rsidP="004F780C">
      <w:pPr>
        <w:pStyle w:val="Ttulo1"/>
      </w:pPr>
      <w:r>
        <w:t>Acknowledgements</w:t>
      </w:r>
    </w:p>
    <w:p w14:paraId="63B6386F" w14:textId="77777777" w:rsidR="00FA4CD3" w:rsidRPr="00660D1C" w:rsidRDefault="00FA4CD3" w:rsidP="001D2E09">
      <w:pPr>
        <w:pStyle w:val="Text"/>
      </w:pPr>
    </w:p>
    <w:p w14:paraId="609FE2FF" w14:textId="77777777" w:rsidR="00FA4CD3" w:rsidRPr="00660D1C" w:rsidRDefault="00FA4CD3" w:rsidP="00D94E0B">
      <w:pPr>
        <w:pStyle w:val="Ttulo1"/>
      </w:pPr>
      <w:r w:rsidRPr="00660D1C">
        <w:t>Nomenclature</w:t>
      </w:r>
    </w:p>
    <w:p w14:paraId="70D44752" w14:textId="77777777" w:rsidR="00FA4CD3" w:rsidRPr="00660D1C" w:rsidRDefault="00003ADF" w:rsidP="001D2E09">
      <w:pPr>
        <w:pStyle w:val="Text"/>
      </w:pPr>
      <w:proofErr w:type="spellStart"/>
      <w:r w:rsidRPr="00660D1C">
        <w:t>a</w:t>
      </w:r>
      <w:proofErr w:type="spellEnd"/>
      <w:r w:rsidRPr="00660D1C">
        <w:tab/>
        <w:t>acceleration [m s</w:t>
      </w:r>
      <w:r w:rsidRPr="00660D1C">
        <w:rPr>
          <w:vertAlign w:val="superscript"/>
        </w:rPr>
        <w:t>-2</w:t>
      </w:r>
      <w:r w:rsidRPr="00660D1C">
        <w:t>]</w:t>
      </w:r>
    </w:p>
    <w:p w14:paraId="1AC10A34" w14:textId="77777777" w:rsidR="00003ADF" w:rsidRPr="00660D1C" w:rsidRDefault="00086FBC" w:rsidP="001D2E09">
      <w:pPr>
        <w:pStyle w:val="Text"/>
      </w:pPr>
      <w:r w:rsidRPr="00660D1C">
        <w:t>F</w:t>
      </w:r>
      <w:r w:rsidRPr="00660D1C">
        <w:tab/>
        <w:t>force [N]</w:t>
      </w:r>
    </w:p>
    <w:p w14:paraId="7AB138A4" w14:textId="77777777" w:rsidR="00003ADF" w:rsidRPr="00660D1C" w:rsidRDefault="008500B1" w:rsidP="001D2E09">
      <w:pPr>
        <w:pStyle w:val="Text"/>
      </w:pPr>
      <w:r w:rsidRPr="00660D1C">
        <w:t>m</w:t>
      </w:r>
      <w:r w:rsidRPr="00660D1C">
        <w:tab/>
      </w:r>
      <w:r w:rsidR="00BA1328" w:rsidRPr="00660D1C">
        <w:t>mass</w:t>
      </w:r>
      <w:r w:rsidRPr="00660D1C">
        <w:t xml:space="preserve"> [kg</w:t>
      </w:r>
      <w:r w:rsidR="00FF5326" w:rsidRPr="00660D1C">
        <w:t>]</w:t>
      </w:r>
    </w:p>
    <w:p w14:paraId="7BD6DDEA" w14:textId="77777777" w:rsidR="00FA4CD3" w:rsidRPr="00FC3CC7" w:rsidRDefault="00FA4CD3" w:rsidP="001D2E09">
      <w:pPr>
        <w:pStyle w:val="Text"/>
      </w:pPr>
    </w:p>
    <w:p w14:paraId="7D0C6166" w14:textId="77777777" w:rsidR="009D42A5" w:rsidRPr="00660D1C" w:rsidRDefault="009D42A5" w:rsidP="00D94E0B">
      <w:pPr>
        <w:pStyle w:val="Ttulo1"/>
      </w:pPr>
      <w:r w:rsidRPr="00660D1C">
        <w:t>References</w:t>
      </w:r>
    </w:p>
    <w:p w14:paraId="5F018EF2" w14:textId="77777777" w:rsidR="009D42A5" w:rsidRPr="00660D1C" w:rsidRDefault="009D42A5" w:rsidP="001D2E09">
      <w:pPr>
        <w:pStyle w:val="Text"/>
      </w:pPr>
      <w:r w:rsidRPr="00660D1C">
        <w:t>References should be indicated in the text by full sized numbers enclosed wit</w:t>
      </w:r>
      <w:r w:rsidR="00606732" w:rsidRPr="00660D1C">
        <w:t>hin square brackets. Use differ</w:t>
      </w:r>
      <w:r w:rsidRPr="00660D1C">
        <w:t>ent formats for journals</w:t>
      </w:r>
      <w:r w:rsidR="003D2F13" w:rsidRPr="00660D1C">
        <w:t xml:space="preserve"> </w:t>
      </w:r>
      <w:r w:rsidR="003D2F13" w:rsidRPr="00D94E0B">
        <w:fldChar w:fldCharType="begin"/>
      </w:r>
      <w:r w:rsidR="007B7236" w:rsidRPr="00660D1C">
        <w:instrText xml:space="preserve"> ADDIN EN.CITE &lt;EndNote&gt;&lt;Cite&gt;&lt;Author&gt;Lee&lt;/Author&gt;&lt;Year&gt;1999&lt;/Year&gt;&lt;RecNum&gt;6&lt;/RecNum&gt;&lt;DisplayText&gt;[1]&lt;/DisplayText&gt;&lt;record&gt;&lt;rec-number&gt;6&lt;/rec-number&gt;&lt;foreign-keys&gt;&lt;key app="EN" db-id="x90tzpezq5xv5teds9axr292xzdp2zfzpvfa"&gt;6&lt;/key&gt;&lt;/foreign-keys&gt;&lt;ref-type name="Journal Article"&gt;17&lt;/ref-type&gt;&lt;contributors&gt;&lt;authors&gt;&lt;author&gt;Lee, C.H.&lt;/author&gt;&lt;author&gt;Reitz, R.D.&lt;/author&gt;&lt;/authors&gt;&lt;/contributors&gt;&lt;titles&gt;&lt;secondary-title&gt;Atomization and Sprays&lt;/secondary-title&gt;&lt;/titles&gt;&lt;periodical&gt;&lt;full-title&gt;Atomization and Sprays&lt;/full-title&gt;&lt;/periodical&gt;&lt;pages&gt;497-517&lt;/pages&gt;&lt;volume&gt;9&lt;/volume&gt;&lt;dates&gt;&lt;year&gt;1999&lt;/year&gt;&lt;/dates&gt;&lt;urls&gt;&lt;/urls&gt;&lt;/record&gt;&lt;/Cite&gt;&lt;/EndNote&gt;</w:instrText>
      </w:r>
      <w:r w:rsidR="003D2F13" w:rsidRPr="00D94E0B">
        <w:fldChar w:fldCharType="separate"/>
      </w:r>
      <w:r w:rsidR="007B7236" w:rsidRPr="00D94E0B">
        <w:t>[</w:t>
      </w:r>
      <w:hyperlink w:anchor="_ENREF_1" w:tooltip="Lee, 1999 #6" w:history="1">
        <w:r w:rsidR="007B7236" w:rsidRPr="00D94E0B">
          <w:t>1</w:t>
        </w:r>
      </w:hyperlink>
      <w:r w:rsidR="007B7236" w:rsidRPr="00D94E0B">
        <w:t>]</w:t>
      </w:r>
      <w:r w:rsidR="003D2F13" w:rsidRPr="00D94E0B">
        <w:fldChar w:fldCharType="end"/>
      </w:r>
      <w:r w:rsidRPr="00660D1C">
        <w:t>, books</w:t>
      </w:r>
      <w:r w:rsidR="003D2F13" w:rsidRPr="00660D1C">
        <w:t xml:space="preserve"> </w:t>
      </w:r>
      <w:r w:rsidR="003D2F13" w:rsidRPr="00D94E0B">
        <w:fldChar w:fldCharType="begin"/>
      </w:r>
      <w:r w:rsidR="007B7236" w:rsidRPr="00660D1C">
        <w:instrText xml:space="preserve"> ADDIN EN.CITE &lt;EndNote&gt;&lt;Cite&gt;&lt;Author&gt;Wilcox&lt;/Author&gt;&lt;Year&gt;1993&lt;/Year&gt;&lt;RecNum&gt;7&lt;/RecNum&gt;&lt;DisplayText&gt;[2]&lt;/DisplayText&gt;&lt;record&gt;&lt;rec-number&gt;7&lt;/rec-number&gt;&lt;foreign-keys&gt;&lt;key app="EN" db-id="x90tzpezq5xv5teds9axr292xzdp2zfzpvfa"&gt;7&lt;/key&gt;&lt;/foreign-keys&gt;&lt;ref-type name="Journal Article"&gt;17&lt;/ref-type&gt;&lt;contributors&gt;&lt;authors&gt;&lt;author&gt;Wilcox, D.C.&lt;/author&gt;&lt;/authors&gt;&lt;/contributors&gt;&lt;titles&gt;&lt;title&gt;Turbulence Modeling for CFD&lt;/title&gt;&lt;/titles&gt;&lt;dates&gt;&lt;year&gt;1993&lt;/year&gt;&lt;/dates&gt;&lt;orig-pub&gt;DCW Industries, Inc.&lt;/orig-pub&gt;&lt;urls&gt;&lt;/urls&gt;&lt;/record&gt;&lt;/Cite&gt;&lt;/EndNote&gt;</w:instrText>
      </w:r>
      <w:r w:rsidR="003D2F13" w:rsidRPr="00D94E0B">
        <w:fldChar w:fldCharType="separate"/>
      </w:r>
      <w:r w:rsidR="007B7236" w:rsidRPr="00D94E0B">
        <w:t>[</w:t>
      </w:r>
      <w:hyperlink w:anchor="_ENREF_2" w:tooltip="Wilcox, 1993 #7" w:history="1">
        <w:r w:rsidR="007B7236" w:rsidRPr="00D94E0B">
          <w:t>2</w:t>
        </w:r>
      </w:hyperlink>
      <w:r w:rsidR="007B7236" w:rsidRPr="00D94E0B">
        <w:t>]</w:t>
      </w:r>
      <w:r w:rsidR="003D2F13" w:rsidRPr="00D94E0B">
        <w:fldChar w:fldCharType="end"/>
      </w:r>
      <w:r w:rsidR="00086FBC" w:rsidRPr="00660D1C">
        <w:t>, symposium proceedings</w:t>
      </w:r>
      <w:r w:rsidR="003D738D" w:rsidRPr="00660D1C">
        <w:t xml:space="preserve"> </w:t>
      </w:r>
      <w:r w:rsidR="003D738D" w:rsidRPr="00D94E0B">
        <w:fldChar w:fldCharType="begin"/>
      </w:r>
      <w:r w:rsidR="007B7236" w:rsidRPr="00660D1C">
        <w:instrText xml:space="preserve"> ADDIN EN.CITE &lt;EndNote&gt;&lt;Cite&gt;&lt;Author&gt;Lampa&lt;/Author&gt;&lt;Year&gt;Sep. 5.-7. 2011&lt;/Year&gt;&lt;RecNum&gt;8&lt;/RecNum&gt;&lt;DisplayText&gt;[3]&lt;/DisplayText&gt;&lt;record&gt;&lt;rec-number&gt;8&lt;/rec-number&gt;&lt;foreign-keys&gt;&lt;key app="EN" db-id="x90tzpezq5xv5teds9axr292xzdp2zfzpvfa"&gt;8&lt;/key&gt;&lt;/foreign-keys&gt;&lt;ref-type name="Journal Article"&gt;17&lt;/ref-type&gt;&lt;contributors&gt;&lt;authors&gt;&lt;author&gt;Lampa, A.&lt;/author&gt;&lt;author&gt;Fritsching, U.&lt;/author&gt;&lt;/authors&gt;&lt;/contributors&gt;&lt;titles&gt;&lt;secondary-title&gt;24th European Conference on Liquid Atomization and Spray Systems&lt;/secondary-title&gt;&lt;/titles&gt;&lt;periodical&gt;&lt;full-title&gt;24th European Conference on Liquid Atomization and Spray Systems&lt;/full-title&gt;&lt;/periodical&gt;&lt;dates&gt;&lt;year&gt;Sep. 5.-7. 2011&lt;/year&gt;&lt;/dates&gt;&lt;urls&gt;&lt;/urls&gt;&lt;/record&gt;&lt;/Cite&gt;&lt;/EndNote&gt;</w:instrText>
      </w:r>
      <w:r w:rsidR="003D738D" w:rsidRPr="00D94E0B">
        <w:fldChar w:fldCharType="separate"/>
      </w:r>
      <w:r w:rsidR="007B7236" w:rsidRPr="00D94E0B">
        <w:t>[</w:t>
      </w:r>
      <w:hyperlink w:anchor="_ENREF_3" w:tooltip="Lampa, Sep. 5.-7. 2011 #8" w:history="1">
        <w:r w:rsidR="007B7236" w:rsidRPr="00D94E0B">
          <w:t>3</w:t>
        </w:r>
      </w:hyperlink>
      <w:r w:rsidR="007B7236" w:rsidRPr="00D94E0B">
        <w:t>]</w:t>
      </w:r>
      <w:r w:rsidR="003D738D" w:rsidRPr="00D94E0B">
        <w:fldChar w:fldCharType="end"/>
      </w:r>
      <w:r w:rsidR="00086FBC" w:rsidRPr="00660D1C">
        <w:t xml:space="preserve"> </w:t>
      </w:r>
      <w:r w:rsidRPr="00660D1C">
        <w:t>and web pages</w:t>
      </w:r>
      <w:r w:rsidR="003D738D" w:rsidRPr="00660D1C">
        <w:t xml:space="preserve"> </w:t>
      </w:r>
      <w:r w:rsidR="003D738D" w:rsidRPr="00D94E0B">
        <w:fldChar w:fldCharType="begin"/>
      </w:r>
      <w:r w:rsidR="007B7236" w:rsidRPr="00660D1C">
        <w:instrText xml:space="preserve"> ADDIN EN.CITE &lt;EndNote&gt;&lt;Cite&gt;&lt;RecNum&gt;9&lt;/RecNum&gt;&lt;DisplayText&gt;[4]&lt;/DisplayText&gt;&lt;record&gt;&lt;rec-number&gt;9&lt;/rec-number&gt;&lt;foreign-keys&gt;&lt;key app="EN" db-id="x90tzpezq5xv5teds9axr292xzdp2zfzpvfa"&gt;9&lt;/key&gt;&lt;/foreign-keys&gt;&lt;ref-type name="Journal Article"&gt;17&lt;/ref-type&gt;&lt;contributors&gt;&lt;/contributors&gt;&lt;titles&gt;&lt;secondary-title&gt;Institute for liquid atomization and spray systems&lt;/secondary-title&gt;&lt;/titles&gt;&lt;periodical&gt;&lt;full-title&gt;Institute for liquid atomization and spray systems&lt;/full-title&gt;&lt;/periodical&gt;&lt;volume&gt;http://www.ilasseurope.org/index.html &lt;/volume&gt;&lt;number&gt;[cit. 2014-01-31]&lt;/number&gt;&lt;dates&gt;&lt;pub-dates&gt;&lt;date&gt;2014-01-31&lt;/date&gt;&lt;/pub-dates&gt;&lt;/dates&gt;&lt;urls&gt;&lt;/urls&gt;&lt;/record&gt;&lt;/Cite&gt;&lt;/EndNote&gt;</w:instrText>
      </w:r>
      <w:r w:rsidR="003D738D" w:rsidRPr="00D94E0B">
        <w:fldChar w:fldCharType="separate"/>
      </w:r>
      <w:r w:rsidR="007B7236" w:rsidRPr="00D94E0B">
        <w:t>[</w:t>
      </w:r>
      <w:hyperlink w:anchor="_ENREF_4" w:tooltip=",  #9" w:history="1">
        <w:r w:rsidR="007B7236" w:rsidRPr="00D94E0B">
          <w:t>4</w:t>
        </w:r>
      </w:hyperlink>
      <w:r w:rsidR="007B7236" w:rsidRPr="00D94E0B">
        <w:t>]</w:t>
      </w:r>
      <w:r w:rsidR="003D738D" w:rsidRPr="00D94E0B">
        <w:fldChar w:fldCharType="end"/>
      </w:r>
      <w:r w:rsidRPr="00660D1C">
        <w:t xml:space="preserve"> as illustrated in the examples below.</w:t>
      </w:r>
      <w:r w:rsidR="003D738D" w:rsidRPr="00660D1C">
        <w:t xml:space="preserve"> You may use “ASME” citation style in </w:t>
      </w:r>
      <w:r w:rsidR="00640E7C" w:rsidRPr="00660D1C">
        <w:t>Endnote</w:t>
      </w:r>
      <w:r w:rsidR="003D738D" w:rsidRPr="00660D1C">
        <w:t>.</w:t>
      </w:r>
    </w:p>
    <w:p w14:paraId="59D5D4B8" w14:textId="77777777" w:rsidR="003D2F13" w:rsidRPr="00660D1C" w:rsidRDefault="003D2F13" w:rsidP="001D2E09">
      <w:pPr>
        <w:pStyle w:val="Text"/>
      </w:pPr>
    </w:p>
    <w:p w14:paraId="7B4E8BE1" w14:textId="291BC56A" w:rsidR="007B7236" w:rsidRPr="00D94E0B" w:rsidRDefault="003D2F13" w:rsidP="007B7236">
      <w:pPr>
        <w:pStyle w:val="Text"/>
        <w:spacing w:line="240" w:lineRule="auto"/>
      </w:pPr>
      <w:r w:rsidRPr="00D94E0B">
        <w:fldChar w:fldCharType="begin"/>
      </w:r>
      <w:r w:rsidRPr="00FF0F56">
        <w:instrText xml:space="preserve"> ADDIN EN.REFLIST </w:instrText>
      </w:r>
      <w:r w:rsidRPr="00D94E0B">
        <w:fldChar w:fldCharType="separate"/>
      </w:r>
      <w:bookmarkStart w:id="4" w:name="_ENREF_1"/>
      <w:r w:rsidR="007B7236" w:rsidRPr="00D94E0B">
        <w:t xml:space="preserve">[1] </w:t>
      </w:r>
      <w:r w:rsidR="00FC3CC7">
        <w:t>Payri, R</w:t>
      </w:r>
      <w:r w:rsidR="00673C90">
        <w:t xml:space="preserve">., Gimeno, J., Marti-Aldaravi, P., Vaquerizo, D., 2016, </w:t>
      </w:r>
      <w:r w:rsidR="007B7236" w:rsidRPr="00D94E0B">
        <w:t xml:space="preserve">Atomization and Sprays, </w:t>
      </w:r>
      <w:r w:rsidR="00673C90">
        <w:t>26 (9), pp. 889-919</w:t>
      </w:r>
      <w:r w:rsidR="007B7236" w:rsidRPr="00D94E0B">
        <w:t>.</w:t>
      </w:r>
      <w:bookmarkEnd w:id="4"/>
    </w:p>
    <w:p w14:paraId="0F592C4E" w14:textId="77777777" w:rsidR="007B7236" w:rsidRPr="00D94E0B" w:rsidRDefault="007B7236" w:rsidP="007B7236">
      <w:pPr>
        <w:pStyle w:val="Text"/>
        <w:spacing w:line="240" w:lineRule="auto"/>
      </w:pPr>
      <w:bookmarkStart w:id="5" w:name="_ENREF_2"/>
      <w:r w:rsidRPr="00D94E0B">
        <w:t>[2] Wilcox, D. C., 1993, "Turbulence Modeling for CFD."</w:t>
      </w:r>
      <w:bookmarkEnd w:id="5"/>
    </w:p>
    <w:p w14:paraId="6B055FA9" w14:textId="77777777" w:rsidR="007B7236" w:rsidRPr="00D94E0B" w:rsidRDefault="007B7236" w:rsidP="007B7236">
      <w:pPr>
        <w:pStyle w:val="Text"/>
        <w:spacing w:line="240" w:lineRule="auto"/>
      </w:pPr>
      <w:bookmarkStart w:id="6" w:name="_ENREF_3"/>
      <w:r w:rsidRPr="00D94E0B">
        <w:t>[3] Lampa, A., and Fritsching, U., Sep. 5.-7. 2011, 24th European Conference on Liquid Atomization and Spray Systems.</w:t>
      </w:r>
      <w:bookmarkEnd w:id="6"/>
    </w:p>
    <w:p w14:paraId="390EC953" w14:textId="607E8BDC" w:rsidR="00FF0F56" w:rsidRDefault="007B7236" w:rsidP="00695BC8">
      <w:pPr>
        <w:pStyle w:val="Text"/>
        <w:spacing w:line="240" w:lineRule="auto"/>
      </w:pPr>
      <w:bookmarkStart w:id="7" w:name="_ENREF_4"/>
      <w:r w:rsidRPr="00D94E0B">
        <w:t xml:space="preserve">[4] Institute for liquid atomization and spray systems, </w:t>
      </w:r>
      <w:hyperlink r:id="rId9" w:history="1">
        <w:r w:rsidRPr="00D94E0B">
          <w:rPr>
            <w:rStyle w:val="Hipervnculo"/>
          </w:rPr>
          <w:t>http://www.ilasseurope.org/index.html</w:t>
        </w:r>
      </w:hyperlink>
      <w:r w:rsidRPr="00D94E0B">
        <w:t xml:space="preserve"> ([cit. 2014-01-31]).</w:t>
      </w:r>
      <w:bookmarkEnd w:id="7"/>
      <w:r w:rsidR="003D2F13" w:rsidRPr="00D94E0B">
        <w:fldChar w:fldCharType="end"/>
      </w:r>
    </w:p>
    <w:p w14:paraId="1EF36726" w14:textId="3CC1DDCF" w:rsidR="006B566E" w:rsidRDefault="006B566E" w:rsidP="00695BC8">
      <w:pPr>
        <w:pStyle w:val="Text"/>
        <w:spacing w:line="240" w:lineRule="auto"/>
      </w:pPr>
    </w:p>
    <w:p w14:paraId="746729E9" w14:textId="2B4A8C53" w:rsidR="00D0680F" w:rsidRDefault="00D0680F" w:rsidP="00695BC8">
      <w:pPr>
        <w:pStyle w:val="Text"/>
        <w:spacing w:line="240" w:lineRule="auto"/>
      </w:pPr>
    </w:p>
    <w:p w14:paraId="65F61C19" w14:textId="2DA0E405" w:rsidR="00D0680F" w:rsidRDefault="00D0680F" w:rsidP="00695BC8">
      <w:pPr>
        <w:pStyle w:val="Text"/>
        <w:spacing w:line="240" w:lineRule="auto"/>
      </w:pPr>
    </w:p>
    <w:p w14:paraId="10584DBD" w14:textId="77777777" w:rsidR="00D0680F" w:rsidRDefault="00D0680F" w:rsidP="00695BC8">
      <w:pPr>
        <w:pStyle w:val="Text"/>
        <w:spacing w:line="240" w:lineRule="auto"/>
      </w:pPr>
    </w:p>
    <w:p w14:paraId="39B8B611" w14:textId="7E2D88BB" w:rsidR="00D0680F" w:rsidRDefault="00D0680F" w:rsidP="00695BC8">
      <w:pPr>
        <w:pStyle w:val="Text"/>
        <w:spacing w:line="240" w:lineRule="auto"/>
      </w:pPr>
    </w:p>
    <w:p w14:paraId="375223D1" w14:textId="77777777" w:rsidR="00FF0F56" w:rsidRDefault="00D0680F" w:rsidP="00FF0F56">
      <w:pPr>
        <w:pStyle w:val="Text"/>
        <w:rPr>
          <w:rStyle w:val="TextZchn"/>
        </w:rPr>
      </w:pPr>
      <w:r w:rsidRPr="00360DB7">
        <w:rPr>
          <w:rStyle w:val="TextZchn"/>
        </w:rPr>
        <w:t>The Maximum length of an ILASS 2017 paper should be 8 pages including all sections of the paper (abstract, keywords, introduction, main body, conclusions, acknowledgement, nomenclature and references. Your manuscript must be submitted in PDF file format through the ILASS 2017 webpage</w:t>
      </w:r>
      <w:r w:rsidRPr="00360DB7">
        <w:t>. T</w:t>
      </w:r>
      <w:r w:rsidRPr="00360DB7">
        <w:rPr>
          <w:rStyle w:val="TextZchn"/>
        </w:rPr>
        <w:t>he maximum file size must not exceed 10 MB.</w:t>
      </w:r>
      <w:r w:rsidR="00FF0F56" w:rsidRPr="00360DB7">
        <w:rPr>
          <w:rStyle w:val="TextZchn"/>
        </w:rPr>
        <w:t xml:space="preserve"> (regular text will be Arial 9 with </w:t>
      </w:r>
      <w:proofErr w:type="gramStart"/>
      <w:r w:rsidR="00FF0F56" w:rsidRPr="00360DB7">
        <w:rPr>
          <w:rStyle w:val="TextZchn"/>
        </w:rPr>
        <w:t>1.15 line</w:t>
      </w:r>
      <w:proofErr w:type="gramEnd"/>
      <w:r w:rsidR="00FF0F56" w:rsidRPr="00360DB7">
        <w:rPr>
          <w:rStyle w:val="TextZchn"/>
        </w:rPr>
        <w:t xml:space="preserve"> spacing)</w:t>
      </w:r>
    </w:p>
    <w:p w14:paraId="38583734" w14:textId="6D8F8E47" w:rsidR="00D0680F" w:rsidRPr="00660D1C" w:rsidRDefault="00D0680F" w:rsidP="00D0680F">
      <w:pPr>
        <w:pStyle w:val="Text"/>
      </w:pPr>
    </w:p>
    <w:p w14:paraId="33E376FA" w14:textId="77777777" w:rsidR="00D0680F" w:rsidRPr="00660D1C" w:rsidRDefault="00D0680F" w:rsidP="00695BC8">
      <w:pPr>
        <w:pStyle w:val="Text"/>
        <w:spacing w:line="240" w:lineRule="auto"/>
      </w:pPr>
    </w:p>
    <w:sectPr w:rsidR="00D0680F" w:rsidRPr="00660D1C" w:rsidSect="0059748D">
      <w:headerReference w:type="default" r:id="rId10"/>
      <w:footerReference w:type="default" r:id="rId11"/>
      <w:headerReference w:type="first" r:id="rId12"/>
      <w:footerReference w:type="first" r:id="rId13"/>
      <w:pgSz w:w="11907" w:h="16840" w:code="9"/>
      <w:pgMar w:top="1418"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15E0A1" w14:textId="77777777" w:rsidR="00B66174" w:rsidRDefault="00B66174" w:rsidP="00E20C8D">
      <w:pPr>
        <w:spacing w:after="0" w:line="240" w:lineRule="auto"/>
      </w:pPr>
      <w:r>
        <w:separator/>
      </w:r>
    </w:p>
  </w:endnote>
  <w:endnote w:type="continuationSeparator" w:id="0">
    <w:p w14:paraId="0B844AEE" w14:textId="77777777" w:rsidR="00B66174" w:rsidRDefault="00B66174" w:rsidP="00E20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29F588" w14:textId="77777777" w:rsidR="009444C2" w:rsidRDefault="009444C2" w:rsidP="009444C2">
    <w:pPr>
      <w:autoSpaceDE w:val="0"/>
      <w:autoSpaceDN w:val="0"/>
      <w:spacing w:after="120" w:line="240" w:lineRule="auto"/>
      <w:rPr>
        <w:rFonts w:cs="Arial"/>
        <w:color w:val="000000"/>
        <w:sz w:val="16"/>
        <w:szCs w:val="16"/>
        <w:lang w:val="en-US" w:eastAsia="es-ES"/>
      </w:rPr>
    </w:pPr>
  </w:p>
  <w:p w14:paraId="6D05498A" w14:textId="77777777" w:rsidR="000A46FE" w:rsidRDefault="000A46FE" w:rsidP="009444C2">
    <w:pPr>
      <w:autoSpaceDE w:val="0"/>
      <w:autoSpaceDN w:val="0"/>
      <w:spacing w:after="120" w:line="240" w:lineRule="auto"/>
      <w:rPr>
        <w:rFonts w:cs="Arial"/>
        <w:color w:val="000000"/>
        <w:sz w:val="16"/>
        <w:szCs w:val="16"/>
        <w:lang w:val="en-US" w:eastAsia="es-ES"/>
      </w:rPr>
    </w:pPr>
    <w:r w:rsidRPr="0091327A">
      <w:rPr>
        <w:rFonts w:cs="Arial"/>
        <w:color w:val="000000"/>
        <w:sz w:val="16"/>
        <w:szCs w:val="16"/>
        <w:lang w:val="en-US" w:eastAsia="es-ES"/>
      </w:rPr>
      <w:t xml:space="preserve">This work is licensed under a </w:t>
    </w:r>
    <w:hyperlink r:id="rId1" w:history="1">
      <w:r w:rsidRPr="0091327A">
        <w:rPr>
          <w:rStyle w:val="Hipervnculo"/>
          <w:rFonts w:cs="Arial"/>
          <w:sz w:val="16"/>
          <w:szCs w:val="16"/>
          <w:lang w:val="en-US" w:eastAsia="es-ES"/>
        </w:rPr>
        <w:t>Creative Commons 4.0 International License</w:t>
      </w:r>
    </w:hyperlink>
    <w:r w:rsidRPr="0091327A">
      <w:rPr>
        <w:rFonts w:cs="Arial"/>
        <w:color w:val="0000FF"/>
        <w:sz w:val="16"/>
        <w:szCs w:val="16"/>
        <w:lang w:val="en-US" w:eastAsia="es-ES"/>
      </w:rPr>
      <w:t xml:space="preserve"> </w:t>
    </w:r>
    <w:r w:rsidRPr="0091327A">
      <w:rPr>
        <w:rFonts w:cs="Arial"/>
        <w:color w:val="000000"/>
        <w:sz w:val="16"/>
        <w:szCs w:val="16"/>
        <w:lang w:val="en-US" w:eastAsia="es-ES"/>
      </w:rPr>
      <w:t>(CC BY-NC-ND 4.0)</w:t>
    </w:r>
    <w:r>
      <w:rPr>
        <w:rFonts w:cs="Arial"/>
        <w:color w:val="000000"/>
        <w:sz w:val="16"/>
        <w:szCs w:val="16"/>
        <w:lang w:val="en-US" w:eastAsia="es-ES"/>
      </w:rPr>
      <w:t>.</w:t>
    </w:r>
  </w:p>
  <w:p w14:paraId="37A7AB75" w14:textId="562C8F62" w:rsidR="0059748D" w:rsidRPr="000A46FE" w:rsidRDefault="000A46FE" w:rsidP="000A46FE">
    <w:pPr>
      <w:autoSpaceDE w:val="0"/>
      <w:autoSpaceDN w:val="0"/>
      <w:rPr>
        <w:rFonts w:cs="Arial"/>
        <w:color w:val="000000"/>
        <w:sz w:val="16"/>
        <w:szCs w:val="16"/>
        <w:lang w:val="en-US" w:eastAsia="es-ES"/>
      </w:rPr>
    </w:pPr>
    <w:r w:rsidRPr="0091327A">
      <w:rPr>
        <w:rFonts w:cs="Arial"/>
        <w:color w:val="000000"/>
        <w:sz w:val="16"/>
        <w:szCs w:val="16"/>
        <w:lang w:eastAsia="es-ES"/>
      </w:rPr>
      <w:t>EDITORIAL UNIVERSITAT POLITÈCNICA DE VALÈNCIA</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85EA0" w14:textId="77777777" w:rsidR="009444C2" w:rsidRDefault="009444C2" w:rsidP="009444C2">
    <w:pPr>
      <w:autoSpaceDE w:val="0"/>
      <w:autoSpaceDN w:val="0"/>
      <w:spacing w:after="120" w:line="240" w:lineRule="auto"/>
      <w:rPr>
        <w:rFonts w:cs="Arial"/>
        <w:color w:val="000000"/>
        <w:sz w:val="16"/>
        <w:szCs w:val="16"/>
        <w:lang w:val="en-US" w:eastAsia="es-ES"/>
      </w:rPr>
    </w:pPr>
  </w:p>
  <w:p w14:paraId="681F8282" w14:textId="77777777" w:rsidR="0091327A" w:rsidRDefault="0091327A" w:rsidP="009444C2">
    <w:pPr>
      <w:autoSpaceDE w:val="0"/>
      <w:autoSpaceDN w:val="0"/>
      <w:spacing w:after="120" w:line="240" w:lineRule="auto"/>
      <w:rPr>
        <w:rFonts w:cs="Arial"/>
        <w:color w:val="000000"/>
        <w:sz w:val="16"/>
        <w:szCs w:val="16"/>
        <w:lang w:val="en-US" w:eastAsia="es-ES"/>
      </w:rPr>
    </w:pPr>
    <w:r w:rsidRPr="0091327A">
      <w:rPr>
        <w:rFonts w:cs="Arial"/>
        <w:color w:val="000000"/>
        <w:sz w:val="16"/>
        <w:szCs w:val="16"/>
        <w:lang w:val="en-US" w:eastAsia="es-ES"/>
      </w:rPr>
      <w:t xml:space="preserve">This work is licensed under a </w:t>
    </w:r>
    <w:hyperlink r:id="rId1" w:history="1">
      <w:r w:rsidRPr="0091327A">
        <w:rPr>
          <w:rStyle w:val="Hipervnculo"/>
          <w:rFonts w:cs="Arial"/>
          <w:sz w:val="16"/>
          <w:szCs w:val="16"/>
          <w:lang w:val="en-US" w:eastAsia="es-ES"/>
        </w:rPr>
        <w:t>Creative Commons 4.0 International License</w:t>
      </w:r>
    </w:hyperlink>
    <w:r w:rsidRPr="0091327A">
      <w:rPr>
        <w:rFonts w:cs="Arial"/>
        <w:color w:val="0000FF"/>
        <w:sz w:val="16"/>
        <w:szCs w:val="16"/>
        <w:lang w:val="en-US" w:eastAsia="es-ES"/>
      </w:rPr>
      <w:t xml:space="preserve"> </w:t>
    </w:r>
    <w:r w:rsidRPr="0091327A">
      <w:rPr>
        <w:rFonts w:cs="Arial"/>
        <w:color w:val="000000"/>
        <w:sz w:val="16"/>
        <w:szCs w:val="16"/>
        <w:lang w:val="en-US" w:eastAsia="es-ES"/>
      </w:rPr>
      <w:t>(CC BY-NC-ND 4.0)</w:t>
    </w:r>
    <w:r>
      <w:rPr>
        <w:rFonts w:cs="Arial"/>
        <w:color w:val="000000"/>
        <w:sz w:val="16"/>
        <w:szCs w:val="16"/>
        <w:lang w:val="en-US" w:eastAsia="es-ES"/>
      </w:rPr>
      <w:t>.</w:t>
    </w:r>
  </w:p>
  <w:p w14:paraId="428075C1" w14:textId="53CFDB5E" w:rsidR="001B0F39" w:rsidRPr="0091327A" w:rsidRDefault="0091327A" w:rsidP="0091327A">
    <w:pPr>
      <w:autoSpaceDE w:val="0"/>
      <w:autoSpaceDN w:val="0"/>
      <w:rPr>
        <w:rFonts w:cs="Arial"/>
        <w:color w:val="000000"/>
        <w:sz w:val="16"/>
        <w:szCs w:val="16"/>
        <w:lang w:val="en-US" w:eastAsia="es-ES"/>
      </w:rPr>
    </w:pPr>
    <w:r w:rsidRPr="0091327A">
      <w:rPr>
        <w:rFonts w:cs="Arial"/>
        <w:color w:val="000000"/>
        <w:sz w:val="16"/>
        <w:szCs w:val="16"/>
        <w:lang w:eastAsia="es-ES"/>
      </w:rPr>
      <w:t>EDITORIAL UNIVERSITAT POLITÈCNICA DE VALÈNCIA</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B925A3" w14:textId="77777777" w:rsidR="00B66174" w:rsidRDefault="00B66174" w:rsidP="00E20C8D">
      <w:pPr>
        <w:spacing w:after="0" w:line="240" w:lineRule="auto"/>
      </w:pPr>
      <w:r>
        <w:separator/>
      </w:r>
    </w:p>
  </w:footnote>
  <w:footnote w:type="continuationSeparator" w:id="0">
    <w:p w14:paraId="1ADA5D50" w14:textId="77777777" w:rsidR="00B66174" w:rsidRDefault="00B66174" w:rsidP="00E20C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9473E3" w14:textId="25A1A5FE" w:rsidR="00E20C8D" w:rsidRPr="007950CE" w:rsidRDefault="007950CE" w:rsidP="007950CE">
    <w:pPr>
      <w:pStyle w:val="Encabezado"/>
      <w:rPr>
        <w:rFonts w:cs="Arial"/>
        <w:i/>
        <w:sz w:val="16"/>
        <w:szCs w:val="16"/>
      </w:rPr>
    </w:pPr>
    <w:r w:rsidRPr="00333FC1">
      <w:rPr>
        <w:rStyle w:val="toplineZchn"/>
      </w:rPr>
      <w:t>ILASS – Europe 201</w:t>
    </w:r>
    <w:r w:rsidR="0059748D">
      <w:rPr>
        <w:rStyle w:val="toplineZchn"/>
      </w:rPr>
      <w:t>7</w:t>
    </w:r>
    <w:r w:rsidRPr="00333FC1">
      <w:rPr>
        <w:rStyle w:val="toplineZchn"/>
      </w:rPr>
      <w:t xml:space="preserve">, </w:t>
    </w:r>
    <w:r w:rsidR="0059748D">
      <w:rPr>
        <w:rStyle w:val="toplineZchn"/>
      </w:rPr>
      <w:t>6-8</w:t>
    </w:r>
    <w:r>
      <w:rPr>
        <w:rStyle w:val="toplineZchn"/>
      </w:rPr>
      <w:t xml:space="preserve"> </w:t>
    </w:r>
    <w:r w:rsidRPr="00333FC1">
      <w:rPr>
        <w:rStyle w:val="toplineZchn"/>
      </w:rPr>
      <w:t>Sep. 201</w:t>
    </w:r>
    <w:r w:rsidR="0059748D">
      <w:rPr>
        <w:rStyle w:val="toplineZchn"/>
      </w:rPr>
      <w:t>7</w:t>
    </w:r>
    <w:r w:rsidRPr="00333FC1">
      <w:rPr>
        <w:rStyle w:val="toplineZchn"/>
      </w:rPr>
      <w:t xml:space="preserve">, </w:t>
    </w:r>
    <w:r w:rsidR="0059748D">
      <w:rPr>
        <w:rStyle w:val="toplineZchn"/>
      </w:rPr>
      <w:t>Valencia</w:t>
    </w:r>
    <w:r w:rsidRPr="00333FC1">
      <w:rPr>
        <w:rStyle w:val="toplineZchn"/>
      </w:rPr>
      <w:t xml:space="preserve">, </w:t>
    </w:r>
    <w:r w:rsidR="0059748D">
      <w:rPr>
        <w:rStyle w:val="toplineZchn"/>
      </w:rPr>
      <w:t>Spain</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CCED60" w14:textId="750B4BC5" w:rsidR="00173955" w:rsidRDefault="0059748D" w:rsidP="009444C2">
    <w:pPr>
      <w:pStyle w:val="Encabezado"/>
      <w:spacing w:after="120" w:line="240" w:lineRule="auto"/>
      <w:rPr>
        <w:rStyle w:val="toplineZchn"/>
      </w:rPr>
    </w:pPr>
    <w:r>
      <w:rPr>
        <w:rStyle w:val="toplineZchn"/>
      </w:rPr>
      <w:t>ILASS</w:t>
    </w:r>
    <w:r w:rsidR="00FE2F94">
      <w:rPr>
        <w:rStyle w:val="toplineZchn"/>
      </w:rPr>
      <w:t>–Europe 201</w:t>
    </w:r>
    <w:r>
      <w:rPr>
        <w:rStyle w:val="toplineZchn"/>
      </w:rPr>
      <w:t>7</w:t>
    </w:r>
    <w:r w:rsidR="00FE2F94">
      <w:rPr>
        <w:rStyle w:val="toplineZchn"/>
      </w:rPr>
      <w:t>, 2</w:t>
    </w:r>
    <w:r>
      <w:rPr>
        <w:rStyle w:val="toplineZchn"/>
      </w:rPr>
      <w:t>8</w:t>
    </w:r>
    <w:r w:rsidR="00173955" w:rsidRPr="00333FC1">
      <w:rPr>
        <w:rStyle w:val="toplineZchn"/>
      </w:rPr>
      <w:t>th Conference on Liquid Atomization and Spray Systems,</w:t>
    </w:r>
    <w:r w:rsidR="00333FC1" w:rsidRPr="00333FC1">
      <w:rPr>
        <w:rStyle w:val="toplineZchn"/>
      </w:rPr>
      <w:t xml:space="preserve"> </w:t>
    </w:r>
    <w:r>
      <w:rPr>
        <w:rStyle w:val="toplineZchn"/>
      </w:rPr>
      <w:t>6</w:t>
    </w:r>
    <w:r w:rsidR="00FE2F94">
      <w:rPr>
        <w:rStyle w:val="toplineZchn"/>
      </w:rPr>
      <w:t>-</w:t>
    </w:r>
    <w:r>
      <w:rPr>
        <w:rStyle w:val="toplineZchn"/>
      </w:rPr>
      <w:t>8</w:t>
    </w:r>
    <w:r w:rsidR="001719E0">
      <w:rPr>
        <w:rStyle w:val="toplineZchn"/>
      </w:rPr>
      <w:t xml:space="preserve"> </w:t>
    </w:r>
    <w:r w:rsidR="00FE2F94">
      <w:rPr>
        <w:rStyle w:val="toplineZchn"/>
      </w:rPr>
      <w:t>September 201</w:t>
    </w:r>
    <w:r>
      <w:rPr>
        <w:rStyle w:val="toplineZchn"/>
      </w:rPr>
      <w:t>7</w:t>
    </w:r>
    <w:r w:rsidR="00333FC1" w:rsidRPr="00333FC1">
      <w:rPr>
        <w:rStyle w:val="toplineZchn"/>
      </w:rPr>
      <w:t>,</w:t>
    </w:r>
    <w:r w:rsidR="00FE2F94">
      <w:rPr>
        <w:rStyle w:val="toplineZchn"/>
      </w:rPr>
      <w:t xml:space="preserve"> </w:t>
    </w:r>
    <w:r>
      <w:rPr>
        <w:rStyle w:val="toplineZchn"/>
      </w:rPr>
      <w:t>Valencia</w:t>
    </w:r>
    <w:r w:rsidR="00FE2F94">
      <w:rPr>
        <w:rStyle w:val="toplineZchn"/>
      </w:rPr>
      <w:t xml:space="preserve">, </w:t>
    </w:r>
    <w:r>
      <w:rPr>
        <w:rStyle w:val="toplineZchn"/>
      </w:rPr>
      <w:t>Spain</w:t>
    </w:r>
  </w:p>
  <w:p w14:paraId="4D66BB67" w14:textId="3703D261" w:rsidR="0059748D" w:rsidRPr="0091327A" w:rsidRDefault="00B66174" w:rsidP="0091327A">
    <w:pPr>
      <w:pStyle w:val="Encabezado"/>
      <w:rPr>
        <w:rStyle w:val="toplineZchn"/>
        <w:i w:val="0"/>
      </w:rPr>
    </w:pPr>
    <w:hyperlink r:id="rId1" w:history="1">
      <w:r w:rsidR="0091327A" w:rsidRPr="0091327A">
        <w:rPr>
          <w:rStyle w:val="toplineZchn"/>
        </w:rPr>
        <w:t>http://dx.doi.org/10.4995/ILASS2017.2017.****</w:t>
      </w:r>
    </w:hyperlink>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B40D5C"/>
    <w:multiLevelType w:val="hybridMultilevel"/>
    <w:tmpl w:val="1298B496"/>
    <w:lvl w:ilvl="0" w:tplc="F1C47D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E&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0tzpezq5xv5teds9axr292xzdp2zfzpvfa&quot;&gt;Hgas paper&lt;record-ids&gt;&lt;item&gt;6&lt;/item&gt;&lt;item&gt;7&lt;/item&gt;&lt;item&gt;8&lt;/item&gt;&lt;item&gt;9&lt;/item&gt;&lt;/record-ids&gt;&lt;/item&gt;&lt;/Libraries&gt;"/>
  </w:docVars>
  <w:rsids>
    <w:rsidRoot w:val="00C7076C"/>
    <w:rsid w:val="000031A9"/>
    <w:rsid w:val="00003471"/>
    <w:rsid w:val="00003ADF"/>
    <w:rsid w:val="00007289"/>
    <w:rsid w:val="00065AED"/>
    <w:rsid w:val="00086FBC"/>
    <w:rsid w:val="000A46FE"/>
    <w:rsid w:val="000F1EFE"/>
    <w:rsid w:val="0010208F"/>
    <w:rsid w:val="00122658"/>
    <w:rsid w:val="00122D8C"/>
    <w:rsid w:val="00135C14"/>
    <w:rsid w:val="00136693"/>
    <w:rsid w:val="00150FB0"/>
    <w:rsid w:val="0016381A"/>
    <w:rsid w:val="001719E0"/>
    <w:rsid w:val="00173955"/>
    <w:rsid w:val="001A3527"/>
    <w:rsid w:val="001B0F39"/>
    <w:rsid w:val="001B3CDB"/>
    <w:rsid w:val="001C0B19"/>
    <w:rsid w:val="001D2E09"/>
    <w:rsid w:val="001E4670"/>
    <w:rsid w:val="001F0254"/>
    <w:rsid w:val="001F6DE4"/>
    <w:rsid w:val="0022140F"/>
    <w:rsid w:val="00240607"/>
    <w:rsid w:val="00240BF8"/>
    <w:rsid w:val="00255257"/>
    <w:rsid w:val="00262545"/>
    <w:rsid w:val="00281010"/>
    <w:rsid w:val="00281317"/>
    <w:rsid w:val="00290C88"/>
    <w:rsid w:val="00295253"/>
    <w:rsid w:val="002A75C8"/>
    <w:rsid w:val="002B0699"/>
    <w:rsid w:val="002C34E5"/>
    <w:rsid w:val="002D3337"/>
    <w:rsid w:val="00333FC1"/>
    <w:rsid w:val="00360DB7"/>
    <w:rsid w:val="003A74AC"/>
    <w:rsid w:val="003B161F"/>
    <w:rsid w:val="003B1B8D"/>
    <w:rsid w:val="003B4B48"/>
    <w:rsid w:val="003C63B2"/>
    <w:rsid w:val="003D2F13"/>
    <w:rsid w:val="003D3306"/>
    <w:rsid w:val="003D738D"/>
    <w:rsid w:val="004206F0"/>
    <w:rsid w:val="0045020D"/>
    <w:rsid w:val="00470C2C"/>
    <w:rsid w:val="004726B1"/>
    <w:rsid w:val="004A159D"/>
    <w:rsid w:val="004B6C21"/>
    <w:rsid w:val="004E0D44"/>
    <w:rsid w:val="004F54D7"/>
    <w:rsid w:val="004F780C"/>
    <w:rsid w:val="00510EED"/>
    <w:rsid w:val="00515328"/>
    <w:rsid w:val="00525430"/>
    <w:rsid w:val="00530238"/>
    <w:rsid w:val="00533CDB"/>
    <w:rsid w:val="00534556"/>
    <w:rsid w:val="00564972"/>
    <w:rsid w:val="00577FA0"/>
    <w:rsid w:val="0059748D"/>
    <w:rsid w:val="005A748E"/>
    <w:rsid w:val="005D25E9"/>
    <w:rsid w:val="00606732"/>
    <w:rsid w:val="00617E9E"/>
    <w:rsid w:val="00640E7C"/>
    <w:rsid w:val="00655E3A"/>
    <w:rsid w:val="00660D1C"/>
    <w:rsid w:val="00673C90"/>
    <w:rsid w:val="00695BC8"/>
    <w:rsid w:val="006B566E"/>
    <w:rsid w:val="006E3326"/>
    <w:rsid w:val="007003CF"/>
    <w:rsid w:val="0070776F"/>
    <w:rsid w:val="00735D21"/>
    <w:rsid w:val="00753176"/>
    <w:rsid w:val="007618FF"/>
    <w:rsid w:val="007804CB"/>
    <w:rsid w:val="007950CE"/>
    <w:rsid w:val="007A247F"/>
    <w:rsid w:val="007B7236"/>
    <w:rsid w:val="007D26E9"/>
    <w:rsid w:val="00842B2A"/>
    <w:rsid w:val="008500B1"/>
    <w:rsid w:val="008564A9"/>
    <w:rsid w:val="0088074D"/>
    <w:rsid w:val="008D1C83"/>
    <w:rsid w:val="0091327A"/>
    <w:rsid w:val="00925885"/>
    <w:rsid w:val="00943FA4"/>
    <w:rsid w:val="009444C2"/>
    <w:rsid w:val="00960643"/>
    <w:rsid w:val="009975EF"/>
    <w:rsid w:val="009C388F"/>
    <w:rsid w:val="009C3AF5"/>
    <w:rsid w:val="009D28F7"/>
    <w:rsid w:val="009D42A5"/>
    <w:rsid w:val="00A06AA8"/>
    <w:rsid w:val="00A32B02"/>
    <w:rsid w:val="00A349C4"/>
    <w:rsid w:val="00A35979"/>
    <w:rsid w:val="00A60CAF"/>
    <w:rsid w:val="00A92CA9"/>
    <w:rsid w:val="00A9517F"/>
    <w:rsid w:val="00AA3733"/>
    <w:rsid w:val="00AD29E7"/>
    <w:rsid w:val="00AD73F1"/>
    <w:rsid w:val="00AE61E2"/>
    <w:rsid w:val="00AF640B"/>
    <w:rsid w:val="00B0745D"/>
    <w:rsid w:val="00B209FB"/>
    <w:rsid w:val="00B66174"/>
    <w:rsid w:val="00B81FFE"/>
    <w:rsid w:val="00BA1328"/>
    <w:rsid w:val="00BC0D9B"/>
    <w:rsid w:val="00BD1B2C"/>
    <w:rsid w:val="00C41F41"/>
    <w:rsid w:val="00C46FD6"/>
    <w:rsid w:val="00C63ABB"/>
    <w:rsid w:val="00C7076C"/>
    <w:rsid w:val="00CA0475"/>
    <w:rsid w:val="00CB64C3"/>
    <w:rsid w:val="00D0680F"/>
    <w:rsid w:val="00D21BD9"/>
    <w:rsid w:val="00D35C60"/>
    <w:rsid w:val="00D371D6"/>
    <w:rsid w:val="00D63624"/>
    <w:rsid w:val="00D80848"/>
    <w:rsid w:val="00D813D4"/>
    <w:rsid w:val="00D86CBD"/>
    <w:rsid w:val="00D94E0B"/>
    <w:rsid w:val="00DD7ED8"/>
    <w:rsid w:val="00E20C8D"/>
    <w:rsid w:val="00E21C09"/>
    <w:rsid w:val="00E804FA"/>
    <w:rsid w:val="00E87641"/>
    <w:rsid w:val="00EC2ABA"/>
    <w:rsid w:val="00EF5E3E"/>
    <w:rsid w:val="00F57535"/>
    <w:rsid w:val="00F70F57"/>
    <w:rsid w:val="00FA266C"/>
    <w:rsid w:val="00FA4CD3"/>
    <w:rsid w:val="00FC1046"/>
    <w:rsid w:val="00FC211D"/>
    <w:rsid w:val="00FC3CC7"/>
    <w:rsid w:val="00FE2F94"/>
    <w:rsid w:val="00FF0F56"/>
    <w:rsid w:val="00FF53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ECA1C"/>
  <w15:docId w15:val="{1F220FE3-56E6-46CE-8562-6F5301E5B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3CDB"/>
    <w:pPr>
      <w:spacing w:after="200" w:line="276" w:lineRule="auto"/>
    </w:pPr>
    <w:rPr>
      <w:rFonts w:ascii="Arial" w:hAnsi="Arial"/>
      <w:sz w:val="22"/>
      <w:szCs w:val="22"/>
      <w:lang w:eastAsia="en-US"/>
    </w:rPr>
  </w:style>
  <w:style w:type="paragraph" w:styleId="Ttulo1">
    <w:name w:val="heading 1"/>
    <w:basedOn w:val="Headline"/>
    <w:next w:val="Normal"/>
    <w:link w:val="Ttulo1Car"/>
    <w:uiPriority w:val="9"/>
    <w:qFormat/>
    <w:rsid w:val="00533CDB"/>
    <w:pPr>
      <w:outlineLvl w:val="0"/>
    </w:pPr>
  </w:style>
  <w:style w:type="paragraph" w:styleId="Ttulo2">
    <w:name w:val="heading 2"/>
    <w:basedOn w:val="Ttulo1"/>
    <w:next w:val="Normal"/>
    <w:link w:val="Ttulo2Car"/>
    <w:uiPriority w:val="9"/>
    <w:unhideWhenUsed/>
    <w:qFormat/>
    <w:rsid w:val="00533CDB"/>
    <w:pPr>
      <w:outlineLvl w:val="1"/>
    </w:pPr>
    <w:rPr>
      <w:b w:val="0"/>
      <w:u w:val="single"/>
    </w:rPr>
  </w:style>
  <w:style w:type="paragraph" w:styleId="Ttulo3">
    <w:name w:val="heading 3"/>
    <w:basedOn w:val="Ttulo2"/>
    <w:next w:val="Normal"/>
    <w:link w:val="Ttulo3Car"/>
    <w:uiPriority w:val="9"/>
    <w:unhideWhenUsed/>
    <w:qFormat/>
    <w:rsid w:val="00533CDB"/>
    <w:pPr>
      <w:outlineLvl w:val="2"/>
    </w:pPr>
    <w:rPr>
      <w:i/>
      <w:u w: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20C8D"/>
    <w:pPr>
      <w:tabs>
        <w:tab w:val="center" w:pos="4703"/>
        <w:tab w:val="right" w:pos="9406"/>
      </w:tabs>
    </w:pPr>
  </w:style>
  <w:style w:type="character" w:customStyle="1" w:styleId="EncabezadoCar">
    <w:name w:val="Encabezado Car"/>
    <w:link w:val="Encabezado"/>
    <w:uiPriority w:val="99"/>
    <w:rsid w:val="00E20C8D"/>
    <w:rPr>
      <w:sz w:val="22"/>
      <w:szCs w:val="22"/>
    </w:rPr>
  </w:style>
  <w:style w:type="paragraph" w:styleId="Piedepgina">
    <w:name w:val="footer"/>
    <w:basedOn w:val="Normal"/>
    <w:link w:val="PiedepginaCar"/>
    <w:uiPriority w:val="99"/>
    <w:unhideWhenUsed/>
    <w:rsid w:val="00E20C8D"/>
    <w:pPr>
      <w:tabs>
        <w:tab w:val="center" w:pos="4703"/>
        <w:tab w:val="right" w:pos="9406"/>
      </w:tabs>
    </w:pPr>
  </w:style>
  <w:style w:type="character" w:customStyle="1" w:styleId="PiedepginaCar">
    <w:name w:val="Pie de página Car"/>
    <w:link w:val="Piedepgina"/>
    <w:uiPriority w:val="99"/>
    <w:rsid w:val="00E20C8D"/>
    <w:rPr>
      <w:sz w:val="22"/>
      <w:szCs w:val="22"/>
    </w:rPr>
  </w:style>
  <w:style w:type="table" w:styleId="Tablaconcuadrcula">
    <w:name w:val="Table Grid"/>
    <w:basedOn w:val="Tablanormal"/>
    <w:uiPriority w:val="59"/>
    <w:rsid w:val="00C63A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qFormat/>
    <w:rsid w:val="00960643"/>
    <w:pPr>
      <w:spacing w:before="120" w:after="240"/>
      <w:jc w:val="center"/>
    </w:pPr>
    <w:rPr>
      <w:rFonts w:eastAsia="Times New Roman"/>
      <w:b/>
      <w:bCs/>
      <w:sz w:val="16"/>
      <w:szCs w:val="18"/>
    </w:rPr>
  </w:style>
  <w:style w:type="paragraph" w:styleId="Ttulo">
    <w:name w:val="Title"/>
    <w:basedOn w:val="Normal"/>
    <w:next w:val="Normal"/>
    <w:link w:val="TtuloCar"/>
    <w:uiPriority w:val="10"/>
    <w:qFormat/>
    <w:rsid w:val="00533CDB"/>
    <w:pPr>
      <w:spacing w:before="240" w:after="60"/>
      <w:jc w:val="center"/>
      <w:outlineLvl w:val="0"/>
    </w:pPr>
    <w:rPr>
      <w:rFonts w:eastAsia="Times New Roman" w:cs="Arial"/>
      <w:b/>
      <w:bCs/>
      <w:kern w:val="28"/>
      <w:sz w:val="28"/>
      <w:szCs w:val="28"/>
    </w:rPr>
  </w:style>
  <w:style w:type="character" w:customStyle="1" w:styleId="TtuloCar">
    <w:name w:val="Título Car"/>
    <w:link w:val="Ttulo"/>
    <w:uiPriority w:val="10"/>
    <w:rsid w:val="00533CDB"/>
    <w:rPr>
      <w:rFonts w:ascii="Arial" w:eastAsia="Times New Roman" w:hAnsi="Arial" w:cs="Arial"/>
      <w:b/>
      <w:bCs/>
      <w:kern w:val="28"/>
      <w:sz w:val="28"/>
      <w:szCs w:val="28"/>
      <w:lang w:val="en-US" w:eastAsia="en-US"/>
    </w:rPr>
  </w:style>
  <w:style w:type="paragraph" w:styleId="Textonotapie">
    <w:name w:val="footnote text"/>
    <w:basedOn w:val="Normal"/>
    <w:link w:val="TextonotapieCar"/>
    <w:uiPriority w:val="99"/>
    <w:semiHidden/>
    <w:unhideWhenUsed/>
    <w:rsid w:val="00C41F41"/>
    <w:rPr>
      <w:sz w:val="20"/>
      <w:szCs w:val="20"/>
    </w:rPr>
  </w:style>
  <w:style w:type="character" w:customStyle="1" w:styleId="TextonotapieCar">
    <w:name w:val="Texto nota pie Car"/>
    <w:basedOn w:val="Fuentedeprrafopredeter"/>
    <w:link w:val="Textonotapie"/>
    <w:uiPriority w:val="99"/>
    <w:semiHidden/>
    <w:rsid w:val="00C41F41"/>
  </w:style>
  <w:style w:type="character" w:styleId="Refdenotaalpie">
    <w:name w:val="footnote reference"/>
    <w:uiPriority w:val="99"/>
    <w:semiHidden/>
    <w:unhideWhenUsed/>
    <w:rsid w:val="00C41F41"/>
    <w:rPr>
      <w:vertAlign w:val="superscript"/>
    </w:rPr>
  </w:style>
  <w:style w:type="character" w:styleId="Hipervnculo">
    <w:name w:val="Hyperlink"/>
    <w:uiPriority w:val="99"/>
    <w:unhideWhenUsed/>
    <w:rsid w:val="00606732"/>
    <w:rPr>
      <w:color w:val="0000FF"/>
      <w:u w:val="single"/>
    </w:rPr>
  </w:style>
  <w:style w:type="paragraph" w:customStyle="1" w:styleId="Authors">
    <w:name w:val="Authors"/>
    <w:basedOn w:val="Normal"/>
    <w:link w:val="AuthorsZchn"/>
    <w:qFormat/>
    <w:rsid w:val="001F0254"/>
    <w:pPr>
      <w:spacing w:after="0" w:line="264" w:lineRule="auto"/>
      <w:jc w:val="center"/>
    </w:pPr>
    <w:rPr>
      <w:rFonts w:cs="Arial"/>
    </w:rPr>
  </w:style>
  <w:style w:type="paragraph" w:customStyle="1" w:styleId="Headline">
    <w:name w:val="Headline"/>
    <w:basedOn w:val="Normal"/>
    <w:link w:val="HeadlineZchn"/>
    <w:qFormat/>
    <w:rsid w:val="005A748E"/>
    <w:pPr>
      <w:spacing w:after="0"/>
    </w:pPr>
    <w:rPr>
      <w:rFonts w:cs="Arial"/>
      <w:b/>
      <w:sz w:val="18"/>
      <w:szCs w:val="18"/>
    </w:rPr>
  </w:style>
  <w:style w:type="character" w:customStyle="1" w:styleId="AuthorsZchn">
    <w:name w:val="Authors Zchn"/>
    <w:link w:val="Authors"/>
    <w:rsid w:val="001F0254"/>
    <w:rPr>
      <w:rFonts w:ascii="Arial" w:hAnsi="Arial" w:cs="Arial"/>
      <w:sz w:val="22"/>
      <w:szCs w:val="22"/>
    </w:rPr>
  </w:style>
  <w:style w:type="paragraph" w:customStyle="1" w:styleId="Text">
    <w:name w:val="Text"/>
    <w:basedOn w:val="Normal"/>
    <w:link w:val="TextZchn"/>
    <w:qFormat/>
    <w:rsid w:val="005A748E"/>
    <w:pPr>
      <w:spacing w:after="0"/>
      <w:jc w:val="both"/>
    </w:pPr>
    <w:rPr>
      <w:rFonts w:cs="Arial"/>
      <w:sz w:val="18"/>
      <w:szCs w:val="18"/>
    </w:rPr>
  </w:style>
  <w:style w:type="character" w:customStyle="1" w:styleId="HeadlineZchn">
    <w:name w:val="Headline Zchn"/>
    <w:link w:val="Headline"/>
    <w:rsid w:val="005A748E"/>
    <w:rPr>
      <w:rFonts w:ascii="Arial" w:hAnsi="Arial" w:cs="Arial"/>
      <w:b/>
      <w:sz w:val="18"/>
      <w:szCs w:val="18"/>
    </w:rPr>
  </w:style>
  <w:style w:type="paragraph" w:customStyle="1" w:styleId="FigureBold">
    <w:name w:val="FigureBold"/>
    <w:basedOn w:val="Normal"/>
    <w:link w:val="FigureBoldZchn"/>
    <w:qFormat/>
    <w:rsid w:val="00960643"/>
    <w:pPr>
      <w:spacing w:before="120" w:after="0"/>
      <w:jc w:val="center"/>
    </w:pPr>
    <w:rPr>
      <w:rFonts w:cs="Arial"/>
      <w:b/>
      <w:sz w:val="16"/>
      <w:szCs w:val="16"/>
    </w:rPr>
  </w:style>
  <w:style w:type="character" w:customStyle="1" w:styleId="TextZchn">
    <w:name w:val="Text Zchn"/>
    <w:link w:val="Text"/>
    <w:rsid w:val="005A748E"/>
    <w:rPr>
      <w:rFonts w:ascii="Arial" w:hAnsi="Arial" w:cs="Arial"/>
      <w:sz w:val="18"/>
      <w:szCs w:val="18"/>
    </w:rPr>
  </w:style>
  <w:style w:type="paragraph" w:customStyle="1" w:styleId="FigureNorm">
    <w:name w:val="FigureNorm"/>
    <w:basedOn w:val="Normal"/>
    <w:link w:val="FigureNormZchn"/>
    <w:qFormat/>
    <w:rsid w:val="001F0254"/>
    <w:pPr>
      <w:spacing w:before="120" w:after="0"/>
      <w:jc w:val="center"/>
    </w:pPr>
    <w:rPr>
      <w:rFonts w:cs="Arial"/>
      <w:sz w:val="16"/>
      <w:szCs w:val="16"/>
    </w:rPr>
  </w:style>
  <w:style w:type="character" w:customStyle="1" w:styleId="FigureBoldZchn">
    <w:name w:val="FigureBold Zchn"/>
    <w:link w:val="FigureBold"/>
    <w:rsid w:val="00960643"/>
    <w:rPr>
      <w:rFonts w:ascii="Arial" w:hAnsi="Arial" w:cs="Arial"/>
      <w:b/>
      <w:sz w:val="16"/>
      <w:szCs w:val="16"/>
      <w:lang w:eastAsia="en-US"/>
    </w:rPr>
  </w:style>
  <w:style w:type="paragraph" w:customStyle="1" w:styleId="TableBold">
    <w:name w:val="TableBold"/>
    <w:basedOn w:val="Normal"/>
    <w:link w:val="TableBoldZchn"/>
    <w:qFormat/>
    <w:rsid w:val="001F0254"/>
    <w:pPr>
      <w:spacing w:after="120"/>
      <w:jc w:val="center"/>
    </w:pPr>
    <w:rPr>
      <w:rFonts w:cs="Arial"/>
      <w:b/>
      <w:sz w:val="16"/>
      <w:szCs w:val="16"/>
    </w:rPr>
  </w:style>
  <w:style w:type="character" w:customStyle="1" w:styleId="FigureNormZchn">
    <w:name w:val="FigureNorm Zchn"/>
    <w:link w:val="FigureNorm"/>
    <w:rsid w:val="001F0254"/>
    <w:rPr>
      <w:rFonts w:ascii="Arial" w:hAnsi="Arial" w:cs="Arial"/>
      <w:sz w:val="16"/>
      <w:szCs w:val="16"/>
    </w:rPr>
  </w:style>
  <w:style w:type="paragraph" w:customStyle="1" w:styleId="TableNorm">
    <w:name w:val="TableNorm"/>
    <w:basedOn w:val="Normal"/>
    <w:link w:val="TableNormZchn"/>
    <w:qFormat/>
    <w:rsid w:val="001F0254"/>
    <w:pPr>
      <w:spacing w:after="120"/>
      <w:jc w:val="center"/>
    </w:pPr>
    <w:rPr>
      <w:rFonts w:cs="Arial"/>
      <w:sz w:val="16"/>
      <w:szCs w:val="16"/>
    </w:rPr>
  </w:style>
  <w:style w:type="character" w:customStyle="1" w:styleId="TableBoldZchn">
    <w:name w:val="TableBold Zchn"/>
    <w:link w:val="TableBold"/>
    <w:rsid w:val="001F0254"/>
    <w:rPr>
      <w:rFonts w:ascii="Arial" w:hAnsi="Arial" w:cs="Arial"/>
      <w:b/>
      <w:sz w:val="16"/>
      <w:szCs w:val="16"/>
    </w:rPr>
  </w:style>
  <w:style w:type="paragraph" w:customStyle="1" w:styleId="Formula">
    <w:name w:val="Formula"/>
    <w:basedOn w:val="Normal"/>
    <w:link w:val="FormulaZchn"/>
    <w:qFormat/>
    <w:rsid w:val="001F0254"/>
    <w:pPr>
      <w:spacing w:before="120" w:after="120" w:line="288" w:lineRule="auto"/>
    </w:pPr>
    <w:rPr>
      <w:rFonts w:cs="Arial"/>
      <w:i/>
      <w:sz w:val="18"/>
      <w:szCs w:val="18"/>
    </w:rPr>
  </w:style>
  <w:style w:type="character" w:customStyle="1" w:styleId="TableNormZchn">
    <w:name w:val="TableNorm Zchn"/>
    <w:link w:val="TableNorm"/>
    <w:rsid w:val="001F0254"/>
    <w:rPr>
      <w:rFonts w:ascii="Arial" w:hAnsi="Arial" w:cs="Arial"/>
      <w:sz w:val="16"/>
      <w:szCs w:val="16"/>
    </w:rPr>
  </w:style>
  <w:style w:type="paragraph" w:customStyle="1" w:styleId="TableText">
    <w:name w:val="TableText"/>
    <w:basedOn w:val="Normal"/>
    <w:link w:val="TableTextZchn"/>
    <w:qFormat/>
    <w:rsid w:val="00295253"/>
    <w:pPr>
      <w:spacing w:after="0"/>
      <w:jc w:val="center"/>
    </w:pPr>
    <w:rPr>
      <w:rFonts w:cs="Arial"/>
      <w:sz w:val="18"/>
      <w:szCs w:val="18"/>
    </w:rPr>
  </w:style>
  <w:style w:type="character" w:customStyle="1" w:styleId="FormulaZchn">
    <w:name w:val="Formula Zchn"/>
    <w:link w:val="Formula"/>
    <w:rsid w:val="001F0254"/>
    <w:rPr>
      <w:rFonts w:ascii="Arial" w:hAnsi="Arial" w:cs="Arial"/>
      <w:i/>
      <w:sz w:val="18"/>
      <w:szCs w:val="18"/>
    </w:rPr>
  </w:style>
  <w:style w:type="paragraph" w:customStyle="1" w:styleId="Highlight">
    <w:name w:val="Highlight"/>
    <w:basedOn w:val="Text"/>
    <w:link w:val="HighlightZchn"/>
    <w:qFormat/>
    <w:rsid w:val="003A74AC"/>
    <w:rPr>
      <w:i/>
    </w:rPr>
  </w:style>
  <w:style w:type="character" w:customStyle="1" w:styleId="TableTextZchn">
    <w:name w:val="TableText Zchn"/>
    <w:link w:val="TableText"/>
    <w:rsid w:val="00295253"/>
    <w:rPr>
      <w:rFonts w:ascii="Arial" w:hAnsi="Arial" w:cs="Arial"/>
      <w:sz w:val="18"/>
      <w:szCs w:val="18"/>
    </w:rPr>
  </w:style>
  <w:style w:type="character" w:customStyle="1" w:styleId="Ttulo2Car">
    <w:name w:val="Título 2 Car"/>
    <w:basedOn w:val="Fuentedeprrafopredeter"/>
    <w:link w:val="Ttulo2"/>
    <w:uiPriority w:val="9"/>
    <w:rsid w:val="00533CDB"/>
    <w:rPr>
      <w:rFonts w:ascii="Arial" w:hAnsi="Arial" w:cs="Arial"/>
      <w:sz w:val="18"/>
      <w:szCs w:val="18"/>
      <w:u w:val="single"/>
      <w:lang w:val="en-US" w:eastAsia="en-US"/>
    </w:rPr>
  </w:style>
  <w:style w:type="character" w:customStyle="1" w:styleId="HighlightZchn">
    <w:name w:val="Highlight Zchn"/>
    <w:link w:val="Highlight"/>
    <w:rsid w:val="003A74AC"/>
    <w:rPr>
      <w:rFonts w:ascii="Arial" w:hAnsi="Arial" w:cs="Arial"/>
      <w:i/>
      <w:sz w:val="18"/>
      <w:szCs w:val="18"/>
    </w:rPr>
  </w:style>
  <w:style w:type="paragraph" w:customStyle="1" w:styleId="topline">
    <w:name w:val="topline"/>
    <w:basedOn w:val="Encabezado"/>
    <w:link w:val="toplineZchn"/>
    <w:rsid w:val="00333FC1"/>
    <w:pPr>
      <w:jc w:val="right"/>
    </w:pPr>
    <w:rPr>
      <w:rFonts w:cs="Arial"/>
      <w:i/>
      <w:sz w:val="16"/>
      <w:szCs w:val="16"/>
    </w:rPr>
  </w:style>
  <w:style w:type="character" w:customStyle="1" w:styleId="Ttulo3Car">
    <w:name w:val="Título 3 Car"/>
    <w:basedOn w:val="Fuentedeprrafopredeter"/>
    <w:link w:val="Ttulo3"/>
    <w:uiPriority w:val="9"/>
    <w:rsid w:val="00533CDB"/>
    <w:rPr>
      <w:rFonts w:ascii="Arial" w:hAnsi="Arial" w:cs="Arial"/>
      <w:i/>
      <w:sz w:val="18"/>
      <w:szCs w:val="18"/>
      <w:lang w:val="en-US" w:eastAsia="en-US"/>
    </w:rPr>
  </w:style>
  <w:style w:type="paragraph" w:styleId="Textodeglobo">
    <w:name w:val="Balloon Text"/>
    <w:basedOn w:val="Normal"/>
    <w:link w:val="TextodegloboCar"/>
    <w:uiPriority w:val="99"/>
    <w:semiHidden/>
    <w:unhideWhenUsed/>
    <w:rsid w:val="00640E7C"/>
    <w:pPr>
      <w:spacing w:after="0" w:line="240" w:lineRule="auto"/>
    </w:pPr>
    <w:rPr>
      <w:rFonts w:ascii="Lucida Grande" w:hAnsi="Lucida Grande" w:cs="Lucida Grande"/>
      <w:sz w:val="18"/>
      <w:szCs w:val="18"/>
    </w:rPr>
  </w:style>
  <w:style w:type="character" w:customStyle="1" w:styleId="toplineZchn">
    <w:name w:val="topline Zchn"/>
    <w:link w:val="topline"/>
    <w:rsid w:val="00333FC1"/>
    <w:rPr>
      <w:rFonts w:ascii="Arial" w:hAnsi="Arial" w:cs="Arial"/>
      <w:i/>
      <w:sz w:val="16"/>
      <w:szCs w:val="16"/>
    </w:rPr>
  </w:style>
  <w:style w:type="character" w:customStyle="1" w:styleId="TextodegloboCar">
    <w:name w:val="Texto de globo Car"/>
    <w:link w:val="Textodeglobo"/>
    <w:uiPriority w:val="99"/>
    <w:semiHidden/>
    <w:rsid w:val="00640E7C"/>
    <w:rPr>
      <w:rFonts w:ascii="Lucida Grande" w:hAnsi="Lucida Grande" w:cs="Lucida Grande"/>
      <w:sz w:val="18"/>
      <w:szCs w:val="18"/>
      <w:lang w:val="en-US" w:eastAsia="en-US"/>
    </w:rPr>
  </w:style>
  <w:style w:type="character" w:styleId="Refdecomentario">
    <w:name w:val="annotation reference"/>
    <w:uiPriority w:val="99"/>
    <w:semiHidden/>
    <w:unhideWhenUsed/>
    <w:rsid w:val="00640E7C"/>
    <w:rPr>
      <w:sz w:val="18"/>
      <w:szCs w:val="18"/>
    </w:rPr>
  </w:style>
  <w:style w:type="paragraph" w:styleId="Textocomentario">
    <w:name w:val="annotation text"/>
    <w:basedOn w:val="Normal"/>
    <w:link w:val="TextocomentarioCar"/>
    <w:uiPriority w:val="99"/>
    <w:semiHidden/>
    <w:unhideWhenUsed/>
    <w:rsid w:val="00640E7C"/>
    <w:rPr>
      <w:sz w:val="24"/>
      <w:szCs w:val="24"/>
    </w:rPr>
  </w:style>
  <w:style w:type="character" w:customStyle="1" w:styleId="TextocomentarioCar">
    <w:name w:val="Texto comentario Car"/>
    <w:link w:val="Textocomentario"/>
    <w:uiPriority w:val="99"/>
    <w:semiHidden/>
    <w:rsid w:val="00640E7C"/>
    <w:rPr>
      <w:sz w:val="24"/>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640E7C"/>
    <w:rPr>
      <w:b/>
      <w:bCs/>
      <w:sz w:val="20"/>
      <w:szCs w:val="20"/>
    </w:rPr>
  </w:style>
  <w:style w:type="character" w:customStyle="1" w:styleId="AsuntodelcomentarioCar">
    <w:name w:val="Asunto del comentario Car"/>
    <w:link w:val="Asuntodelcomentario"/>
    <w:uiPriority w:val="99"/>
    <w:semiHidden/>
    <w:rsid w:val="00640E7C"/>
    <w:rPr>
      <w:b/>
      <w:bCs/>
      <w:sz w:val="24"/>
      <w:szCs w:val="24"/>
      <w:lang w:val="en-US" w:eastAsia="en-US"/>
    </w:rPr>
  </w:style>
  <w:style w:type="character" w:customStyle="1" w:styleId="Ttulo1Car">
    <w:name w:val="Título 1 Car"/>
    <w:basedOn w:val="Fuentedeprrafopredeter"/>
    <w:link w:val="Ttulo1"/>
    <w:uiPriority w:val="9"/>
    <w:rsid w:val="00533CDB"/>
    <w:rPr>
      <w:rFonts w:ascii="Arial" w:hAnsi="Arial" w:cs="Arial"/>
      <w:b/>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293522">
      <w:bodyDiv w:val="1"/>
      <w:marLeft w:val="0"/>
      <w:marRight w:val="0"/>
      <w:marTop w:val="0"/>
      <w:marBottom w:val="0"/>
      <w:divBdr>
        <w:top w:val="none" w:sz="0" w:space="0" w:color="auto"/>
        <w:left w:val="none" w:sz="0" w:space="0" w:color="auto"/>
        <w:bottom w:val="none" w:sz="0" w:space="0" w:color="auto"/>
        <w:right w:val="none" w:sz="0" w:space="0" w:color="auto"/>
      </w:divBdr>
    </w:div>
    <w:div w:id="594945016">
      <w:bodyDiv w:val="1"/>
      <w:marLeft w:val="0"/>
      <w:marRight w:val="0"/>
      <w:marTop w:val="0"/>
      <w:marBottom w:val="0"/>
      <w:divBdr>
        <w:top w:val="none" w:sz="0" w:space="0" w:color="auto"/>
        <w:left w:val="none" w:sz="0" w:space="0" w:color="auto"/>
        <w:bottom w:val="none" w:sz="0" w:space="0" w:color="auto"/>
        <w:right w:val="none" w:sz="0" w:space="0" w:color="auto"/>
      </w:divBdr>
    </w:div>
    <w:div w:id="1741754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lasseurope.org/index.html"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nd/4.0/"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nd/4.0/"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4995/ILASS2017.201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Arbeiten\ILASS%202014\template\ILASS_2014_2pages_abstrac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CCF090-49E9-4063-BE20-913B28CA0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LASS_2014_2pages_abstract_template</Template>
  <TotalTime>3</TotalTime>
  <Pages>2</Pages>
  <Words>1109</Words>
  <Characters>6104</Characters>
  <Application>Microsoft Office Word</Application>
  <DocSecurity>0</DocSecurity>
  <Lines>50</Lines>
  <Paragraphs>14</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paper title</vt:lpstr>
      <vt:lpstr>paper title</vt:lpstr>
      <vt:lpstr>paper title</vt:lpstr>
    </vt:vector>
  </TitlesOfParts>
  <Company/>
  <LinksUpToDate>false</LinksUpToDate>
  <CharactersWithSpaces>7199</CharactersWithSpaces>
  <SharedDoc>false</SharedDoc>
  <HLinks>
    <vt:vector size="30" baseType="variant">
      <vt:variant>
        <vt:i4>5701642</vt:i4>
      </vt:variant>
      <vt:variant>
        <vt:i4>29</vt:i4>
      </vt:variant>
      <vt:variant>
        <vt:i4>0</vt:i4>
      </vt:variant>
      <vt:variant>
        <vt:i4>5</vt:i4>
      </vt:variant>
      <vt:variant>
        <vt:lpwstr>http://www.ilasseurope.org/index.html</vt:lpwstr>
      </vt:variant>
      <vt:variant>
        <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Raul Payri</dc:creator>
  <cp:keywords>ILASS Europe 2017, Valencia, Spain</cp:keywords>
  <cp:lastModifiedBy>Raul Payri</cp:lastModifiedBy>
  <cp:revision>3</cp:revision>
  <cp:lastPrinted>2014-04-25T01:46:00Z</cp:lastPrinted>
  <dcterms:created xsi:type="dcterms:W3CDTF">2017-01-03T07:37:00Z</dcterms:created>
  <dcterms:modified xsi:type="dcterms:W3CDTF">2017-01-03T07:43:00Z</dcterms:modified>
</cp:coreProperties>
</file>